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8A55B5" w:rsidP="00576D16" w:rsidRDefault="00DC0554" w14:paraId="70F4CBC4" w14:textId="1A6F84FC">
      <w:pPr>
        <w:pStyle w:val="papertitle"/>
        <w:rPr>
          <w:rFonts w:eastAsia="MS Mincho"/>
        </w:rPr>
      </w:pPr>
      <w:r>
        <w:rPr>
          <w:rFonts w:eastAsia="MS Mincho"/>
        </w:rPr>
        <w:t>Machine Learning for Geospatial Visualisation Recommendation</w:t>
      </w:r>
    </w:p>
    <w:p w:rsidR="008A55B5" w:rsidRDefault="008A55B5" w14:paraId="7A3A1988" w14:textId="77777777">
      <w:pPr>
        <w:pStyle w:val="Author"/>
        <w:rPr>
          <w:rFonts w:eastAsia="MS Mincho"/>
        </w:rPr>
        <w:sectPr w:rsidR="008A55B5" w:rsidSect="00110931">
          <w:pgSz w:w="11909" w:h="16834" w:orient="portrait" w:code="9"/>
          <w:pgMar w:top="1080" w:right="734" w:bottom="2434" w:left="734" w:header="720" w:footer="720" w:gutter="0"/>
          <w:cols w:space="720"/>
          <w:docGrid w:linePitch="360"/>
        </w:sectPr>
      </w:pPr>
    </w:p>
    <w:p w:rsidR="008A55B5" w:rsidP="00D945C8" w:rsidRDefault="00474FD1" w14:paraId="21F27603" w14:textId="247D2BE4">
      <w:pPr>
        <w:pStyle w:val="Author"/>
        <w:rPr>
          <w:rFonts w:eastAsia="MS Mincho"/>
        </w:rPr>
      </w:pPr>
      <w:r>
        <w:rPr>
          <w:rFonts w:eastAsia="MS Mincho"/>
        </w:rPr>
        <w:t>Anthony Joseph Jungo, Kaiza Kunonu</w:t>
      </w:r>
      <w:r w:rsidRPr="00D945C8" w:rsidR="00D945C8">
        <w:rPr>
          <w:rFonts w:eastAsia="MS Mincho"/>
        </w:rPr>
        <w:t xml:space="preserve"> </w:t>
      </w:r>
      <w:r w:rsidR="00D945C8">
        <w:rPr>
          <w:rFonts w:eastAsia="MS Mincho"/>
        </w:rPr>
        <w:t>Ilomo</w:t>
      </w:r>
      <w:r>
        <w:rPr>
          <w:rFonts w:eastAsia="MS Mincho"/>
        </w:rPr>
        <w:t>, John Waithaka</w:t>
      </w:r>
    </w:p>
    <w:p w:rsidRPr="002308EB" w:rsidR="008A55B5" w:rsidRDefault="00576D16" w14:paraId="6DA61173" w14:textId="77777777">
      <w:pPr>
        <w:pStyle w:val="Affiliation"/>
        <w:rPr>
          <w:rFonts w:eastAsia="MS Mincho"/>
          <w:lang w:val="fr-FR"/>
        </w:rPr>
      </w:pPr>
      <w:r w:rsidRPr="002308EB">
        <w:rPr>
          <w:rFonts w:eastAsia="MS Mincho"/>
          <w:lang w:val="fr-FR"/>
        </w:rPr>
        <w:t xml:space="preserve">Carnegie Mellon </w:t>
      </w:r>
      <w:proofErr w:type="spellStart"/>
      <w:r w:rsidRPr="002308EB">
        <w:rPr>
          <w:rFonts w:eastAsia="MS Mincho"/>
          <w:lang w:val="fr-FR"/>
        </w:rPr>
        <w:t>University</w:t>
      </w:r>
      <w:proofErr w:type="spellEnd"/>
    </w:p>
    <w:p w:rsidRPr="002308EB" w:rsidR="008A55B5" w:rsidRDefault="00576D16" w14:paraId="16F86A1B" w14:textId="77777777">
      <w:pPr>
        <w:pStyle w:val="Affiliation"/>
        <w:rPr>
          <w:rFonts w:eastAsia="MS Mincho"/>
          <w:lang w:val="fr-FR"/>
        </w:rPr>
      </w:pPr>
      <w:r w:rsidRPr="002308EB">
        <w:rPr>
          <w:rFonts w:eastAsia="MS Mincho"/>
          <w:lang w:val="fr-FR"/>
        </w:rPr>
        <w:t>Kigali</w:t>
      </w:r>
      <w:r w:rsidRPr="002308EB" w:rsidR="008A55B5">
        <w:rPr>
          <w:rFonts w:eastAsia="MS Mincho"/>
          <w:lang w:val="fr-FR"/>
        </w:rPr>
        <w:t xml:space="preserve">, </w:t>
      </w:r>
      <w:r w:rsidRPr="002308EB">
        <w:rPr>
          <w:rFonts w:eastAsia="MS Mincho"/>
          <w:lang w:val="fr-FR"/>
        </w:rPr>
        <w:t>Rwanda</w:t>
      </w:r>
    </w:p>
    <w:p w:rsidRPr="004A0DFD" w:rsidR="008A55B5" w:rsidP="04A6B62E" w:rsidRDefault="00576D16" w14:paraId="530B5511" w14:textId="3022E7B9">
      <w:pPr>
        <w:pStyle w:val="Affiliation"/>
        <w:rPr>
          <w:rFonts w:eastAsia="MS Mincho"/>
          <w:lang w:val="en-GB"/>
        </w:rPr>
      </w:pPr>
      <w:r w:rsidRPr="04A6B62E" w:rsidR="00576D16">
        <w:rPr>
          <w:rFonts w:eastAsia="MS Mincho"/>
          <w:lang w:val="en-GB"/>
        </w:rPr>
        <w:t>{</w:t>
      </w:r>
      <w:r w:rsidRPr="04A6B62E" w:rsidR="00EB2318">
        <w:rPr>
          <w:rFonts w:eastAsia="MS Mincho"/>
          <w:lang w:val="en-GB"/>
        </w:rPr>
        <w:t>ajosephj</w:t>
      </w:r>
      <w:r w:rsidRPr="04A6B62E" w:rsidR="00576D16">
        <w:rPr>
          <w:rFonts w:eastAsia="MS Mincho"/>
          <w:lang w:val="en-GB"/>
        </w:rPr>
        <w:t>,</w:t>
      </w:r>
      <w:r w:rsidRPr="04A6B62E" w:rsidR="004A0DFD">
        <w:rPr>
          <w:rFonts w:eastAsia="MS Mincho"/>
          <w:lang w:val="en-GB"/>
        </w:rPr>
        <w:t xml:space="preserve"> </w:t>
      </w:r>
      <w:r w:rsidRPr="04A6B62E" w:rsidR="004A0DFD">
        <w:rPr>
          <w:rFonts w:eastAsia="MS Mincho"/>
          <w:lang w:val="en-GB"/>
        </w:rPr>
        <w:t>kilomo</w:t>
      </w:r>
      <w:r w:rsidRPr="04A6B62E" w:rsidR="004A0DFD">
        <w:rPr>
          <w:rFonts w:eastAsia="MS Mincho"/>
          <w:lang w:val="en-GB"/>
        </w:rPr>
        <w:t xml:space="preserve">, </w:t>
      </w:r>
      <w:r w:rsidRPr="04A6B62E" w:rsidR="004A0DFD">
        <w:rPr>
          <w:rFonts w:eastAsia="MS Mincho"/>
          <w:lang w:val="en-GB"/>
        </w:rPr>
        <w:t>jwaithak</w:t>
      </w:r>
      <w:r w:rsidRPr="04A6B62E" w:rsidR="00576D16">
        <w:rPr>
          <w:rFonts w:eastAsia="MS Mincho"/>
          <w:lang w:val="en-GB"/>
        </w:rPr>
        <w:t>}@</w:t>
      </w:r>
      <w:r w:rsidRPr="04A6B62E" w:rsidR="00576D16">
        <w:rPr>
          <w:rFonts w:eastAsia="MS Mincho"/>
          <w:lang w:val="en-GB"/>
        </w:rPr>
        <w:t>a</w:t>
      </w:r>
      <w:r w:rsidRPr="04A6B62E" w:rsidR="5BF3944A">
        <w:rPr>
          <w:rFonts w:eastAsia="MS Mincho"/>
          <w:lang w:val="en-GB"/>
        </w:rPr>
        <w:t>ndrew</w:t>
      </w:r>
      <w:r w:rsidRPr="04A6B62E" w:rsidR="00576D16">
        <w:rPr>
          <w:rFonts w:eastAsia="MS Mincho"/>
          <w:lang w:val="en-GB"/>
        </w:rPr>
        <w:t>.cmu.edu</w:t>
      </w:r>
    </w:p>
    <w:p w:rsidRPr="004A0DFD" w:rsidR="008A55B5" w:rsidRDefault="008A55B5" w14:paraId="74CB3D0C" w14:textId="77777777">
      <w:pPr>
        <w:pStyle w:val="Affiliation"/>
        <w:rPr>
          <w:rFonts w:eastAsia="MS Mincho"/>
        </w:rPr>
      </w:pPr>
    </w:p>
    <w:p w:rsidRPr="004A0DFD" w:rsidR="008A55B5" w:rsidP="00BC3749" w:rsidRDefault="008A55B5" w14:paraId="33F1E754" w14:textId="77777777"/>
    <w:p w:rsidRPr="004A0DFD" w:rsidR="008A55B5" w:rsidP="00BC3749" w:rsidRDefault="008A55B5" w14:paraId="62443FA1" w14:textId="77777777">
      <w:pPr>
        <w:sectPr w:rsidRPr="004A0DFD" w:rsidR="008A55B5" w:rsidSect="00110931">
          <w:type w:val="continuous"/>
          <w:pgSz w:w="11909" w:h="16834" w:orient="portrait" w:code="9"/>
          <w:pgMar w:top="1080" w:right="734" w:bottom="2434" w:left="734" w:header="720" w:footer="720" w:gutter="0"/>
          <w:cols w:space="720"/>
          <w:docGrid w:linePitch="360"/>
        </w:sectPr>
      </w:pPr>
    </w:p>
    <w:p w:rsidRPr="00B1213E" w:rsidR="00F33FB8" w:rsidP="00B1213E" w:rsidRDefault="00A21CBB" w14:paraId="2D8D25AF" w14:textId="59032F66">
      <w:pPr>
        <w:pStyle w:val="Heading1"/>
        <w:numPr>
          <w:ilvl w:val="0"/>
          <w:numId w:val="4"/>
        </w:numPr>
        <w:spacing w:beforeAutospacing="0" w:afterAutospacing="0"/>
        <w:ind w:firstLine="0"/>
        <w:jc w:val="center"/>
        <w:rPr>
          <w:spacing w:val="0"/>
          <w:lang w:val="en-US"/>
        </w:rPr>
      </w:pPr>
      <w:r>
        <w:rPr>
          <w:spacing w:val="0"/>
          <w:lang w:val="en-US"/>
        </w:rPr>
        <w:t xml:space="preserve">Topic </w:t>
      </w:r>
      <w:r w:rsidRPr="00B1213E" w:rsidR="00CE3B3E">
        <w:rPr>
          <w:spacing w:val="0"/>
          <w:lang w:val="en-US"/>
        </w:rPr>
        <w:t xml:space="preserve"> And Motivation</w:t>
      </w:r>
    </w:p>
    <w:p w:rsidRPr="008E54DD" w:rsidR="008E54DD" w:rsidP="00BC3749" w:rsidRDefault="00A65358" w14:paraId="20D4F261" w14:textId="5429E820">
      <w:r>
        <w:t xml:space="preserve">This research is focused on systems for recommending effective data visualizations. </w:t>
      </w:r>
      <w:r w:rsidRPr="00D1627B" w:rsidR="008E54DD">
        <w:t xml:space="preserve">An effective data visualisation is one that accurately represents patterns in data, </w:t>
      </w:r>
      <w:r w:rsidRPr="00D1627B" w:rsidR="00AE16C3">
        <w:t xml:space="preserve">efficiently </w:t>
      </w:r>
      <w:r w:rsidRPr="00D1627B" w:rsidR="008E54DD">
        <w:t xml:space="preserve">communicates these patterns and is useful for achieving a certain goal </w:t>
      </w:r>
      <w:r w:rsidRPr="00D1627B" w:rsidR="00B253CA">
        <w:fldChar w:fldCharType="begin"/>
      </w:r>
      <w:r w:rsidRPr="00D1627B" w:rsidR="00B253CA">
        <w:instrText xml:space="preserve"> ADDIN ZOTERO_ITEM CSL_CITATION {"citationID":"3gGgCH0W","properties":{"formattedCitation":"[1]","plainCitation":"[1]","noteIndex":0},"citationItems":[{"id":365,"uris":["http://zotero.org/users/12113274/items/V9X2X3CK"],"itemData":{"id":365,"type":"paper-conference","abstract":"In this paper, we systematically examine two fundamental questions in information visualization – how to define effective visualization and how to measure it. Through a literature review, we point out that the existing definitions of effectiveness are incomplete and often inconsistent – a problem that has deeply affected the design and evaluation of visualization. There is also a lack of standards for measuring the effectiveness of visualization as well as a lack of standardized procedures. We have identified a set of basic research issues that must be addressed. Finally, we provide a more comprehensive definition of effective visualization and discuss a set of quantitative and qualitative measures. The work presented in this paper contributes to the foundational research of information visualization.","collection-title":"Lecture Notes in Computer Science","container-title":"Advances in Visual Computing","DOI":"10.1007/978-3-540-76856-2_64","event-place":"Berlin, Heidelberg","ISBN":"978-3-540-76856-2","language":"en","page":"652-661","publisher":"Springer","publisher-place":"Berlin, Heidelberg","source":"Springer Link","title":"Measuring Effective Data Visualization","author":[{"family":"Zhu","given":"Ying"}],"editor":[{"family":"Bebis","given":"George"},{"family":"Boyle","given":"Richard"},{"family":"Parvin","given":"Bahram"},{"family":"Koracin","given":"Darko"},{"family":"Paragios","given":"Nikos"},{"family":"Tanveer","given":"Syeda-Mahmood"},{"family":"Ju","given":"Tao"},{"family":"Liu","given":"Zicheng"},{"family":"Coquillart","given":"Sabine"},{"family":"Cruz-Neira","given":"Carolina"},{"family":"Müller","given":"Torsten"},{"family":"Malzbender","given":"Tom"}],"issued":{"date-parts":[["2007"]]}}}],"schema":"https://github.com/citation-style-language/schema/raw/master/csl-citation.json"} </w:instrText>
      </w:r>
      <w:r w:rsidRPr="00D1627B" w:rsidR="00B253CA">
        <w:fldChar w:fldCharType="separate"/>
      </w:r>
      <w:r w:rsidRPr="00D1627B" w:rsidR="00B253CA">
        <w:t>[1]</w:t>
      </w:r>
      <w:r w:rsidRPr="00D1627B" w:rsidR="00B253CA">
        <w:fldChar w:fldCharType="end"/>
      </w:r>
      <w:r w:rsidRPr="00D1627B" w:rsidR="008E54DD">
        <w:t>. Following Hu et al.</w:t>
      </w:r>
      <w:r w:rsidRPr="00D1627B" w:rsidR="00A83540">
        <w:t xml:space="preserve"> </w:t>
      </w:r>
      <w:r w:rsidRPr="00D1627B" w:rsidR="00A83540">
        <w:fldChar w:fldCharType="begin"/>
      </w:r>
      <w:r w:rsidRPr="00D1627B" w:rsidR="00A83540">
        <w:instrText xml:space="preserve"> ADDIN ZOTERO_ITEM CSL_CITATION {"citationID":"S9XYX7k9","properties":{"formattedCitation":"[2]","plainCitation":"[2]","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sidRPr="00D1627B" w:rsidR="00A83540">
        <w:fldChar w:fldCharType="separate"/>
      </w:r>
      <w:r w:rsidRPr="00D1627B" w:rsidR="00A83540">
        <w:t>[2]</w:t>
      </w:r>
      <w:r w:rsidRPr="00D1627B" w:rsidR="00A83540">
        <w:fldChar w:fldCharType="end"/>
      </w:r>
      <w:r w:rsidRPr="00D1627B" w:rsidR="008E54DD">
        <w:t>, we define the act of data visualisation as the process of making design choices</w:t>
      </w:r>
      <w:r w:rsidRPr="34DB0B29" w:rsidR="008E54DD">
        <w:t xml:space="preserve"> such as visualisation type, based on the </w:t>
      </w:r>
      <w:r w:rsidRPr="007907A1" w:rsidR="008E54DD">
        <w:t>properties of a dataset, that maximize the effectiveness of the resulting visualisation. Therefore, the recommendation of effective data visualisations involves making design choices that most effectively</w:t>
      </w:r>
      <w:r w:rsidRPr="34DB0B29" w:rsidR="008E54DD">
        <w:t xml:space="preserve"> visualise data. We focus on the visualisation of geospatial data, which is data with a geographic location dimension </w:t>
      </w:r>
      <w:r w:rsidR="00255A80">
        <w:fldChar w:fldCharType="begin"/>
      </w:r>
      <w:r w:rsidR="00255A80">
        <w:instrText xml:space="preserve"> ADDIN ZOTERO_ITEM CSL_CITATION {"citationID":"Z7rv4jPG","properties":{"formattedCitation":"[3]","plainCitation":"[3]","noteIndex":0},"citationItems":[{"id":370,"uris":["http://zotero.org/users/12113274/items/Q77MEA7C"],"itemData":{"id":370,"type":"chapter","abstract":"Geospatial data is data about objects, events, or phenomena that have a location on the surface of the earth, including location information (usually coordinates on the earth), attribute information (the characteristics of the object, event, or phenomena concerned), and often also temporal information (the time or life span at which the location and attributes exist). In this chapter, we discuss the ways in which geospatial reasoning has been applied to open data. We define geospatial reasoning as both reasoning about the location of objects on the earth (e.g., relating to inference of spatial relationships) and reasoning about geospatial data (e.g., relating to the attributes of data that is geospatial in nature). We then present two case studies to illustrate the use of geospatial reasoning with open data: (1) the use of fuzzy reasoning for map buffering and (2) methods for automatically learning nonclassical ontologies from geospatial data (data driven ontologies).","container-title":"Automating Open Source Intelligence","event-place":"Boston","ISBN":"978-0-12-802916-9","note":"DOI: https://doi.org/10.1016/B978-0-12-802916-9.00010-5","page":"171-204","publisher":"Syngress","publisher-place":"Boston","title":"Chapter 10 - Geospatial Reasoning With Open Data","URL":"https://www.sciencedirect.com/science/article/pii/B9780128029169000105","editor":[{"family":"Layton","given":"Robert"},{"family":"Watters","given":"Paul A."}],"author":[{"family":"Stock","given":"Kristin"},{"family":"Guesgen","given":"Hans"}],"issued":{"date-parts":[["2016"]]}}}],"schema":"https://github.com/citation-style-language/schema/raw/master/csl-citation.json"} </w:instrText>
      </w:r>
      <w:r w:rsidR="00255A80">
        <w:fldChar w:fldCharType="separate"/>
      </w:r>
      <w:r w:rsidRPr="34DB0B29" w:rsidR="00255A80">
        <w:t>[3]</w:t>
      </w:r>
      <w:r w:rsidR="00255A80">
        <w:fldChar w:fldCharType="end"/>
      </w:r>
      <w:r w:rsidRPr="34DB0B29" w:rsidR="008E54DD">
        <w:t>.</w:t>
      </w:r>
    </w:p>
    <w:p w:rsidRPr="008E54DD" w:rsidR="00F33FB8" w:rsidP="00BC3749" w:rsidRDefault="008E54DD" w14:paraId="277FC2B3" w14:textId="023BE53E">
      <w:r w:rsidRPr="34DB0B29">
        <w:t>We believe the automation of the recommendation of effective geospatial visualisation is a key to the benefits of geospatial data analysis in Africa. Automated visualisation may overcome the barrier of the lack of data visualisation expertise in Africa and the complexity of data visualisation even for experts</w:t>
      </w:r>
      <w:r>
        <w:t>.</w:t>
      </w:r>
    </w:p>
    <w:p w:rsidRPr="00B1213E" w:rsidR="00726755" w:rsidP="00B1213E" w:rsidRDefault="00CE3B3E" w14:paraId="126BF566" w14:textId="5891A2D0">
      <w:pPr>
        <w:pStyle w:val="Heading1"/>
        <w:numPr>
          <w:ilvl w:val="0"/>
          <w:numId w:val="4"/>
        </w:numPr>
        <w:spacing w:beforeAutospacing="0" w:afterAutospacing="0"/>
        <w:ind w:firstLine="0"/>
        <w:jc w:val="center"/>
        <w:rPr>
          <w:spacing w:val="0"/>
          <w:lang w:val="en-US"/>
        </w:rPr>
      </w:pPr>
      <w:r w:rsidRPr="00B1213E">
        <w:rPr>
          <w:spacing w:val="0"/>
          <w:lang w:val="en-US"/>
        </w:rPr>
        <w:t>Literature Review</w:t>
      </w:r>
    </w:p>
    <w:p w:rsidR="34DB0B29" w:rsidP="00CD5E84" w:rsidRDefault="003541CB" w14:paraId="792C252E" w14:textId="77C3D0B8">
      <w:r w:rsidRPr="34DB0B29">
        <w:t>Most of the early research on</w:t>
      </w:r>
      <w:r w:rsidRPr="34DB0B29" w:rsidR="00C5208A">
        <w:t xml:space="preserve"> automated</w:t>
      </w:r>
      <w:r w:rsidRPr="34DB0B29">
        <w:t xml:space="preserve"> visualisation recommendation focused on rule-based systems. Mackinlay’s A Presentation Tool (APT)</w:t>
      </w:r>
      <w:r w:rsidRPr="34DB0B29" w:rsidR="00FD28CC">
        <w:t xml:space="preserve"> </w:t>
      </w:r>
      <w:r w:rsidR="00FD28CC">
        <w:fldChar w:fldCharType="begin"/>
      </w:r>
      <w:r w:rsidR="00FD28CC">
        <w:instrText xml:space="preserve"> ADDIN ZOTERO_ITEM CSL_CITATION {"citationID":"4Flqmbm0","properties":{"formattedCitation":"[4]","plainCitation":"[4]","noteIndex":0},"citationItems":[{"id":347,"uris":["http://zotero.org/users/12113274/items/9CZF542P"],"itemData":{"id":347,"type":"article-journal","abstract":"The goal of the research described in this paper is to develop an application-independent presentation tool that automatically designs effective graphical presentations (such as bar charts, scatter plots, and connected graphs) of relational information. Two problems are raised by this goal: The codification of graphic design criteria in a form that can be used by the presentation tool, and the generation of a wide variety of designs so that the presentation tool can accommodate a wide variety of information. The approach described in this paper is based on the view that graphical presentations are sentences of graphical languages. The graphic design issues are codified as expressiveness and effectiveness criteria for graphical languages. Expressiveness criteria determine whether a graphical language can express the desired information. Effectiveness criteria determine whether a graphical language exploits the capabilities of the output medium and the human visual system. A wide variety of designs can be systematically generated by using a composition algebra that composes a small set of primitive graphical languages. Artificial intelligence techniques are used to implement a prototype presentation tool called APT (A Presentation Tool), which is based on the composition algebra and the graphic design criteria.","container-title":"ACM Transactions on Graphics","DOI":"10.1145/22949.22950","ISSN":"0730-0301","issue":"2","journalAbbreviation":"ACM Trans. Graph.","page":"110–141","source":"ACM Digital Library","title":"Automating the design of graphical presentations of relational information","volume":"5","author":[{"family":"Mackinlay","given":"Jock"}],"issued":{"date-parts":[["1986",4,1]]}}}],"schema":"https://github.com/citation-style-language/schema/raw/master/csl-citation.json"} </w:instrText>
      </w:r>
      <w:r w:rsidR="00FD28CC">
        <w:fldChar w:fldCharType="separate"/>
      </w:r>
      <w:r w:rsidRPr="34DB0B29" w:rsidR="00FD28CC">
        <w:t>[4]</w:t>
      </w:r>
      <w:r w:rsidR="00FD28CC">
        <w:fldChar w:fldCharType="end"/>
      </w:r>
      <w:r w:rsidRPr="34DB0B29">
        <w:t xml:space="preserve"> exemplifies such systems. The development of APT involved two parts. The first was the codification of visualisation guidelines (from Semiology of Graphics </w:t>
      </w:r>
      <w:r w:rsidR="00494329">
        <w:fldChar w:fldCharType="begin"/>
      </w:r>
      <w:r w:rsidR="00494329">
        <w:instrText xml:space="preserve"> ADDIN ZOTERO_ITEM CSL_CITATION {"citationID":"jIM334MY","properties":{"formattedCitation":"[5]","plainCitation":"[5]","noteIndex":0},"citationItems":[{"id":383,"uris":["http://zotero.org/users/12113274/items/3M55VYX6"],"itemData":{"id":383,"type":"book","abstract":"Originally published in French in 1967, Semiology of Graphics holds a significant place in the theory of information design. Founded on Jacques Bertin's practical experience as a cartographer, Part One of this work is an unprecedented attempt to synthesize principles of graphic communication with the logic of standard rules applied to writing and topography. Part Two brings Bertin's theory to life, presenting a close study of graphic techniques including shape, orientation, color, texture, volume, and size in an array of more than 1,000 maps and diagrams.","ISBN":"978-1-58948-261-6","language":"en","note":"Google-Books-ID: X5caQwAACAAJ","number-of-pages":"438","publisher":"ESRI Press","source":"Google Books","title":"Semiology of Graphics: Diagrams, Networks, Maps","title-short":"Semiology of Graphics","author":[{"family":"Bertin","given":"Jacques"}],"issued":{"date-parts":[["2011"]]}}}],"schema":"https://github.com/citation-style-language/schema/raw/master/csl-citation.json"} </w:instrText>
      </w:r>
      <w:r w:rsidR="00494329">
        <w:fldChar w:fldCharType="separate"/>
      </w:r>
      <w:r w:rsidRPr="34DB0B29" w:rsidR="00494329">
        <w:t>[5]</w:t>
      </w:r>
      <w:r w:rsidR="00494329">
        <w:fldChar w:fldCharType="end"/>
      </w:r>
      <w:r w:rsidRPr="34DB0B29">
        <w:t xml:space="preserve"> a seminal work on visualisation) into programmatic form and using the resulting rules to rank visualisations by their effectiveness. The second was the efficient generation of a set of diverse visualisations which were then ordered and recommended according to their effectiveness rank. This work demonstrated the ability of rule-based systems to recommend effective visualisations and was a foundation for later research like Show Me</w:t>
      </w:r>
      <w:r w:rsidRPr="34DB0B29" w:rsidR="000172A7">
        <w:t xml:space="preserve"> </w:t>
      </w:r>
      <w:r w:rsidR="00E973AA">
        <w:fldChar w:fldCharType="begin"/>
      </w:r>
      <w:r w:rsidR="00E973AA">
        <w:instrText xml:space="preserve"> ADDIN ZOTERO_ITEM CSL_CITATION {"citationID":"EFuOuJka","properties":{"formattedCitation":"[6]","plainCitation":"[6]","noteIndex":0},"citationItems":[{"id":339,"uris":["http://zotero.org/users/12113274/items/XJC6GFVD"],"itemData":{"id":339,"type":"article-journal","abstract":"This paper describes Show Me, an integrated set of user interface commands and defaults that incorporate automatic presentation into a commercial visual analysis system called Tableau. A key aspect of Tableau is VizQL, a language for specifying views, which is used by Show Me to extend automatic presentation to the generation of tables of views (commonly called small multiple displays). A key research issue for the commercial application of automatic presentation is the user experience, which must support the flow of visual analysis. User experience has not been the focus of previous research on automatic presentation. The Show Me user experience includes the automatic selection of mark types, a command to add a single field to a view, and a pair of commands to build views for multiple fields. Although the use of these defaults and commands is optional, user interface logs indicate that Show Me is used by commercial users.","container-title":"IEEE Transactions on Visualization and Computer Graphics","DOI":"10.1109/TVCG.2007.70594","ISSN":"1941-0506","issue":"6","note":"event-title: IEEE Transactions on Visualization and Computer Graphics","page":"1137-1144","source":"IEEE Xplore","title":"Show Me: Automatic Presentation for Visual Analysis","title-short":"Show Me","volume":"13","author":[{"family":"Mackinlay","given":"Jock"},{"family":"Hanrahan","given":"Pat"},{"family":"Stolte","given":"Chris"}],"issued":{"date-parts":[["2007",11]]}}}],"schema":"https://github.com/citation-style-language/schema/raw/master/csl-citation.json"} </w:instrText>
      </w:r>
      <w:r w:rsidR="00E973AA">
        <w:fldChar w:fldCharType="separate"/>
      </w:r>
      <w:r w:rsidRPr="34DB0B29" w:rsidR="00E973AA">
        <w:t>[6]</w:t>
      </w:r>
      <w:r w:rsidR="00E973AA">
        <w:fldChar w:fldCharType="end"/>
      </w:r>
      <w:r w:rsidRPr="34DB0B29">
        <w:t xml:space="preserve"> and SAGE </w:t>
      </w:r>
      <w:r w:rsidR="00E973AA">
        <w:fldChar w:fldCharType="begin"/>
      </w:r>
      <w:r w:rsidR="00E973AA">
        <w:instrText xml:space="preserve"> ADDIN ZOTERO_ITEM CSL_CITATION {"citationID":"e4lJNMOQ","properties":{"formattedCitation":"[7]","plainCitation":"[7]","noteIndex":0},"citationItems":[{"id":388,"uris":["http://zotero.org/users/12113274/items/WGCIP7SJ"],"itemData":{"id":388,"type":"paper-conference","container-title":"Proceedings of the SIGCHI conference on Human factors in computing systems celebrating interdependence - CHI '94","DOI":"10.1145/191666.191719","event-place":"Boston, Massachusetts, United States","event-title":"the SIGCHI conference","ISBN":"978-0-89791-650-9","language":"en","page":"112-117","publisher":"ACM Press","publisher-place":"Boston, Massachusetts, United States","source":"DOI.org (Crossref)","title":"Interactive graphic design using automatic presentation knowledge","URL":"http://portal.acm.org/citation.cfm?doid=191666.191719","author":[{"family":"Roth","given":"Steven F."},{"family":"Kolojejchick","given":"John"},{"family":"Mattis","given":"Joe"},{"family":"Goldstein","given":"Jade"}],"accessed":{"date-parts":[["2024",3,13]]},"issued":{"date-parts":[["1994"]]}}}],"schema":"https://github.com/citation-style-language/schema/raw/master/csl-citation.json"} </w:instrText>
      </w:r>
      <w:r w:rsidR="00E973AA">
        <w:fldChar w:fldCharType="separate"/>
      </w:r>
      <w:r w:rsidRPr="34DB0B29" w:rsidR="00E973AA">
        <w:t>[7]</w:t>
      </w:r>
      <w:r w:rsidR="00E973AA">
        <w:fldChar w:fldCharType="end"/>
      </w:r>
      <w:r w:rsidRPr="34DB0B29" w:rsidR="00E973AA">
        <w:t>.</w:t>
      </w:r>
      <w:r w:rsidRPr="34DB0B29">
        <w:t xml:space="preserve"> However, Hu et al. </w:t>
      </w:r>
      <w:r w:rsidR="00E973AA">
        <w:fldChar w:fldCharType="begin"/>
      </w:r>
      <w:r w:rsidR="00E973AA">
        <w:instrText xml:space="preserve"> ADDIN ZOTERO_ITEM CSL_CITATION {"citationID":"YtYQ0Q4n","properties":{"formattedCitation":"[2]","plainCitation":"[2]","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sidR="00E973AA">
        <w:fldChar w:fldCharType="separate"/>
      </w:r>
      <w:r w:rsidRPr="34DB0B29" w:rsidR="00E973AA">
        <w:t>[2]</w:t>
      </w:r>
      <w:r w:rsidR="00E973AA">
        <w:fldChar w:fldCharType="end"/>
      </w:r>
      <w:r w:rsidRPr="34DB0B29">
        <w:t xml:space="preserve"> point out the following limitations of rule-based systems. First, rule-based models may be too simple to model the complex process of effective visualisation. Two, since the rule sets in rule-based models usually have a combinatorial nature, increasing the dimensions in input data would result in an exponential increase in the rule set size. Third, the identification of visualisation guidelines and their codification is a complex process requiring considerable expertise.</w:t>
      </w:r>
    </w:p>
    <w:p w:rsidR="00561E6B" w:rsidP="00CD5E84" w:rsidRDefault="00E959E6" w14:paraId="4D904078" w14:textId="77777777">
      <w:r w:rsidRPr="34DB0B29">
        <w:t>Hu et al.</w:t>
      </w:r>
      <w:r w:rsidRPr="34DB0B29" w:rsidR="009B51BF">
        <w:t xml:space="preserve"> </w:t>
      </w:r>
      <w:r w:rsidR="00533B45">
        <w:fldChar w:fldCharType="begin"/>
      </w:r>
      <w:r w:rsidR="00533B45">
        <w:instrText xml:space="preserve"> ADDIN ZOTERO_ITEM CSL_CITATION {"citationID":"1F7MwiNS","properties":{"formattedCitation":"[2]","plainCitation":"[2]","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sidR="00533B45">
        <w:fldChar w:fldCharType="separate"/>
      </w:r>
      <w:r w:rsidRPr="34DB0B29" w:rsidR="00533B45">
        <w:t>[2]</w:t>
      </w:r>
      <w:r w:rsidR="00533B45">
        <w:fldChar w:fldCharType="end"/>
      </w:r>
      <w:r w:rsidRPr="34DB0B29">
        <w:t xml:space="preserve"> </w:t>
      </w:r>
      <w:r w:rsidRPr="34DB0B29" w:rsidR="00094380">
        <w:t>propose</w:t>
      </w:r>
      <w:r w:rsidRPr="34DB0B29">
        <w:t xml:space="preserve"> an ML model for visualisation recommendation. They define visualisation recommendation as the process of making a set of design choices, such as visualisation type, to effectively visualise a dataset. They use a neural network trained on publicly accessible visualisation descriptions and corresponding datasets to model the design choices that effectively visualise a dataset. The resulting neural network model performed comparably to people with domain knowledge and who spent a lot of time visualising data. This work showed that machine learning can recommend sufficiently effective data visualisations. This work, however, only considered typical tabular data and visualisations like bar charts, line charts and scatter plots. It does not consider geospatial data and visualisations.</w:t>
      </w:r>
    </w:p>
    <w:p w:rsidR="00561E6B" w:rsidP="00903D75" w:rsidRDefault="00561E6B" w14:paraId="2F8AC853" w14:textId="248A38E2">
      <w:proofErr w:type="spellStart"/>
      <w:r w:rsidRPr="003E73CA">
        <w:t>Dibia</w:t>
      </w:r>
      <w:proofErr w:type="spellEnd"/>
      <w:r w:rsidRPr="003E73CA">
        <w:t xml:space="preserve"> </w:t>
      </w:r>
      <w:r>
        <w:t xml:space="preserve">and </w:t>
      </w:r>
      <w:proofErr w:type="spellStart"/>
      <w:r>
        <w:t>Demiralp</w:t>
      </w:r>
      <w:proofErr w:type="spellEnd"/>
      <w:r w:rsidRPr="003E73CA">
        <w:t xml:space="preserve"> </w:t>
      </w:r>
      <w:r w:rsidR="00903D75">
        <w:fldChar w:fldCharType="begin"/>
      </w:r>
      <w:r w:rsidR="00903D75">
        <w:instrText xml:space="preserve"> ADDIN ZOTERO_ITEM CSL_CITATION {"citationID":"oeqURyTU","properties":{"formattedCitation":"[8]","plainCitation":"[8]","noteIndex":0},"citationItems":[{"id":324,"uris":["http://zotero.org/users/12113274/items/NWJWQZF9"],"itemData":{"id":324,"type":"article-journal","abstract":"Rapidly creating effective visualizations using expressive grammars is challenging for users who have limited time and limited skills in statistics and data visualization. Even high-level, dedicated visualization tools often require users to manually select among data attributes, decide which transformations to apply, and specify mappings between visual encoding variables and raw or transformed attributes. In this paper we introduce Data2Vis, an end-to-end trainable neural translation model for automatically generating visualizations from given datasets. We formulate visualization generation as a language translation problem, where data specifications are mapped to visualization specifications in a declarative language (Vega-Lite). To this end, we train a multilayered attention-based encoder–decoder network with long short-term memory (LSTM) units on a corpus of visualization specifications. Qualitative results show that our model learns the vocabulary and syntax for a valid visualization specification, appropriate transformations (count, bins, mean), and how to use common data selection patterns that occur within data visualizations. We introduce two metrics for evaluating the task of automated visualization generation (language syntax validity, visualization grammar syntax validity) and demonstrate the efficacy of bidirectional models with attention mechanisms for this task. Data2Vis generates visualizations that are comparable to manually created visualizations in a fraction of the time, with potential to learn more complex visualization strategies at scale.","container-title":"IEEE Computer Graphics and Applications","DOI":"10.1109/MCG.2019.2924636","ISSN":"1558-1756","issue":"5","note":"event-title: IEEE Computer Graphics and Applications","page":"33-46","source":"IEEE Xplore","title":"Data2Vis: Automatic Generation of Data Visualizations Using Sequence-to-Sequence Recurrent Neural Networks","title-short":"Data2Vis","volume":"39","author":[{"family":"Dibia","given":"Victor"},{"family":"Demiralp","given":"Çağatay"}],"issued":{"date-parts":[["2019",9]]}}}],"schema":"https://github.com/citation-style-language/schema/raw/master/csl-citation.json"} </w:instrText>
      </w:r>
      <w:r w:rsidR="00903D75">
        <w:fldChar w:fldCharType="separate"/>
      </w:r>
      <w:r w:rsidRPr="00903D75" w:rsidR="00903D75">
        <w:t>[8]</w:t>
      </w:r>
      <w:r w:rsidR="00903D75">
        <w:fldChar w:fldCharType="end"/>
      </w:r>
      <w:r w:rsidRPr="003E73CA">
        <w:t xml:space="preserve"> </w:t>
      </w:r>
      <w:r w:rsidR="00162455">
        <w:t>propose</w:t>
      </w:r>
      <w:r w:rsidRPr="003E73CA">
        <w:t xml:space="preserve"> Data2Vis, a</w:t>
      </w:r>
      <w:r w:rsidR="00162455">
        <w:t>n</w:t>
      </w:r>
      <w:r w:rsidRPr="003E73CA">
        <w:t xml:space="preserve"> </w:t>
      </w:r>
      <w:r w:rsidR="003673FD">
        <w:t>ML</w:t>
      </w:r>
      <w:r w:rsidRPr="003E73CA">
        <w:t xml:space="preserve">-based </w:t>
      </w:r>
      <w:r w:rsidR="003673FD">
        <w:t>system</w:t>
      </w:r>
      <w:r w:rsidRPr="003E73CA">
        <w:t xml:space="preserve"> to automatically create </w:t>
      </w:r>
      <w:r w:rsidR="003673FD">
        <w:t>effective</w:t>
      </w:r>
      <w:r w:rsidRPr="003E73CA">
        <w:t xml:space="preserve"> visualization</w:t>
      </w:r>
      <w:r w:rsidR="00C10E40">
        <w:t>s</w:t>
      </w:r>
      <w:r w:rsidR="008051B3">
        <w:t xml:space="preserve">. They formulate the </w:t>
      </w:r>
      <w:r w:rsidR="001143B7">
        <w:t xml:space="preserve">problem of visualisation generation as </w:t>
      </w:r>
      <w:r w:rsidR="00C10E40">
        <w:t xml:space="preserve">a </w:t>
      </w:r>
      <w:r w:rsidR="00E771E3">
        <w:t>machine</w:t>
      </w:r>
      <w:r w:rsidR="00C10E40">
        <w:t xml:space="preserve"> translation problem</w:t>
      </w:r>
      <w:r w:rsidR="00C320E6">
        <w:t>, where data specifications are mapped to visualization specifications</w:t>
      </w:r>
      <w:r w:rsidR="00BF4342">
        <w:t xml:space="preserve">. </w:t>
      </w:r>
      <w:r w:rsidR="00BC3C8C">
        <w:t>They use a deep neural translation model</w:t>
      </w:r>
      <w:r w:rsidR="00BF4342">
        <w:t xml:space="preserve"> to </w:t>
      </w:r>
      <w:r w:rsidR="00E476F9">
        <w:t xml:space="preserve">map JSON-formatted datasets to Vega-lite </w:t>
      </w:r>
      <w:r w:rsidR="004E4743">
        <w:t>visualization specifications</w:t>
      </w:r>
      <w:r w:rsidR="00460666">
        <w:t xml:space="preserve">. </w:t>
      </w:r>
      <w:r w:rsidRPr="003E73CA" w:rsidR="006B0A8F">
        <w:t xml:space="preserve">However, the study did not consider geospatial data and its </w:t>
      </w:r>
      <w:r w:rsidR="006B0A8F">
        <w:t>visualisation</w:t>
      </w:r>
      <w:r w:rsidRPr="003E73CA" w:rsidR="006B0A8F">
        <w:t xml:space="preserve"> techniques.</w:t>
      </w:r>
    </w:p>
    <w:p w:rsidR="00FA7587" w:rsidP="00903D75" w:rsidRDefault="00CF1A99" w14:paraId="406758CC" w14:textId="53651DED">
      <w:r>
        <w:t>O</w:t>
      </w:r>
      <w:r w:rsidR="00C73121">
        <w:t xml:space="preserve">ther </w:t>
      </w:r>
      <w:r w:rsidR="00F15A23">
        <w:t>similar work</w:t>
      </w:r>
      <w:r w:rsidR="00DD049B">
        <w:t>,</w:t>
      </w:r>
      <w:r w:rsidR="00F15A23">
        <w:t xml:space="preserve"> like</w:t>
      </w:r>
      <w:r w:rsidRPr="79D2BF47" w:rsidR="00F15A23">
        <w:t xml:space="preserve"> Luo et al.</w:t>
      </w:r>
      <w:r w:rsidR="00DB2348">
        <w:t>’s</w:t>
      </w:r>
      <w:r w:rsidRPr="79D2BF47" w:rsidR="00F15A23">
        <w:t xml:space="preserve"> </w:t>
      </w:r>
      <w:r w:rsidRPr="18F34B77" w:rsidR="00F15A23">
        <w:fldChar w:fldCharType="begin"/>
      </w:r>
      <w:r w:rsidR="00903D75">
        <w:instrText xml:space="preserve"> ADDIN ZOTERO_ITEM CSL_CITATION {"citationID":"Bs4fgtHF","properties":{"formattedCitation":"[9]","plainCitation":"[9]","noteIndex":0},"citationItems":[{"id":317,"uris":["http://zotero.org/users/12113274/items/9RXN5G5N"],"itemData":{"id":317,"type":"paper-conference","abstract":"Data visualization is invaluable for explaining the significance of data to people who are visually oriented. The central task of automatic data visualization is, given a dataset, to visualize its compelling stories by transforming the data (e.g., selecting attributes, grouping and binning values) and deciding the right type of visualization (e.g., bar or line charts). We present DEEPEYE, a novel system for automatic data visualization that tackles three problems: (1) Visualization recognition: given a visualization, is it \"good or \"bad\"? (2) Visualization ranking: given two visualizations, which one is \"better\"? And (3) Visualization selection: given a dataset, how to find top-k visualizations? DEEPEYE addresses (1) by training a binary classifier to decide whether a particular visualization is good or bad. It solves (2) from two perspectives: (i) Machine learning: it uses a supervised learning-to-rank model to rank visualizations; and (ii) Expert rules: it relies on experts' knowledge to specify partial orders as rules. Moreover, a \"boring\" dataset may become interesting after data transformations (e.g., binning and grouping), which forms a large search space. We also discuss optimizations to efficiently compute top-k visualizations, for approaching (3). Extensive experiments verify the effectiveness of DEEPEYE\".","container-title":"2018 IEEE 34th International Conference on Data Engineering (ICDE)","DOI":"10.1109/ICDE.2018.00019","event-title":"2018 IEEE 34th International Conference on Data Engineering (ICDE)","note":"ISSN: 2375-026X","page":"101-112","source":"IEEE Xplore","title":"DeepEye: Towards Automatic Data Visualization","title-short":"DeepEye","URL":"https://ieeexplore.ieee.org/abstract/document/8509240","author":[{"family":"Luo","given":"Yuyu"},{"family":"Qin","given":"Xuedi"},{"family":"Tang","given":"Nan"},{"family":"Li","given":"Guoliang"}],"accessed":{"date-parts":[["2024",2,29]]},"issued":{"date-parts":[["2018",4]]}}}],"schema":"https://github.com/citation-style-language/schema/raw/master/csl-citation.json"} </w:instrText>
      </w:r>
      <w:r w:rsidRPr="18F34B77" w:rsidR="00F15A23">
        <w:fldChar w:fldCharType="separate"/>
      </w:r>
      <w:r w:rsidRPr="00903D75" w:rsidR="00903D75">
        <w:t>[9]</w:t>
      </w:r>
      <w:r w:rsidRPr="18F34B77" w:rsidR="00F15A23">
        <w:fldChar w:fldCharType="end"/>
      </w:r>
      <w:r w:rsidRPr="79D2BF47" w:rsidR="00F15A23">
        <w:t>,</w:t>
      </w:r>
      <w:r w:rsidR="00DB2348">
        <w:t xml:space="preserve"> which use ML models to recommend effective visualisation</w:t>
      </w:r>
      <w:r w:rsidR="00FD51F5">
        <w:t xml:space="preserve"> also do not consider geospatial data and visualisation</w:t>
      </w:r>
      <w:r w:rsidR="00EE15BD">
        <w:t>. This raises the question of whether such work apply to geospatial data and visualisation.</w:t>
      </w:r>
    </w:p>
    <w:p w:rsidRPr="008C7459" w:rsidR="00A03D47" w:rsidP="009725BA" w:rsidRDefault="000004ED" w14:paraId="2AB359B0" w14:textId="42086D24">
      <w:r w:rsidRPr="000004ED">
        <w:t xml:space="preserve">Wu </w:t>
      </w:r>
      <w:r w:rsidRPr="000004ED" w:rsidR="00903D75">
        <w:t>et al.</w:t>
      </w:r>
      <w:r w:rsidR="00C97302">
        <w:t xml:space="preserve"> </w:t>
      </w:r>
      <w:r w:rsidR="00C97302">
        <w:fldChar w:fldCharType="begin"/>
      </w:r>
      <w:r w:rsidR="00C97302">
        <w:instrText xml:space="preserve"> ADDIN ZOTERO_ITEM CSL_CITATION {"citationID":"42dODwea","properties":{"formattedCitation":"[10]","plainCitation":"[10]","noteIndex":0},"citationItems":[{"id":392,"uris":["http://zotero.org/users/12113274/items/B7LGWX5E"],"itemData":{"id":392,"type":"article-journal","abstract":"We contribute MobileVisFixer, a new method to make visualizations more mobile-friendly. Although mobile devices have become the primary means of accessing information on the web, many existing visualizations are not optimized for small screens and can lead to a frustrating user experience. Currently, practitioners and researchers have to engage in a tedious and time-consuming process to ensure that their designs scale to screens of different sizes, and existing toolkits and libraries provide little support in diagnosing and repairing issues. To address this challenge, MobileVisFixer automates a mobile-friendly visualization re-design process with a novel reinforcement learning framework. To inform the design of MobileVisFixer, we first collected and analyzed SVG-based visualizations on the web, and identified five common mobile-friendly issues. MobileVisFixer addresses four of these issues on single-view Cartesian visualizations with linear or discrete scales by a Markov Decision Process model that is both generalizable across various visualizations and fully explainable. MobileVisFixer deconstructs charts into declarative formats, and uses a greedy heuristic based on Policy Gradient methods to find solutions to this difficult, multi-criteria optimization problem in reasonable time. In addition, MobileVisFixer can be easily extended with the incorporation of optimization algorithms for data visualizations. Quantitative evaluation on two real-world datasets demonstrates the effectiveness and generalizability of our method.","container-title":"IEEE Transactions on Visualization and Computer Graphics","DOI":"10.1109/TVCG.2020.3030423","ISSN":"1941-0506","issue":"2","note":"event-title: IEEE Transactions on Visualization and Computer Graphics","page":"464-474","source":"IEEE Xplore","title":"MobileVisFixer: Tailoring Web Visualizations for Mobile Phones Leveraging an Explainable Reinforcement Learning Framework","title-short":"MobileVisFixer","volume":"27","author":[{"family":"Wu","given":"Aoyu"},{"family":"Tong","given":"Wai"},{"family":"Dwyer","given":"Tim"},{"family":"Lee","given":"Bongshin"},{"family":"Isenberg","given":"Petra"},{"family":"Qu","given":"Huamin"}],"issued":{"date-parts":[["2021",2]]}}}],"schema":"https://github.com/citation-style-language/schema/raw/master/csl-citation.json"} </w:instrText>
      </w:r>
      <w:r w:rsidR="00C97302">
        <w:fldChar w:fldCharType="separate"/>
      </w:r>
      <w:r w:rsidRPr="00C97302" w:rsidR="00C97302">
        <w:t>[10]</w:t>
      </w:r>
      <w:r w:rsidR="00C97302">
        <w:fldChar w:fldCharType="end"/>
      </w:r>
      <w:r w:rsidRPr="000004ED">
        <w:t xml:space="preserve">, presented </w:t>
      </w:r>
      <w:proofErr w:type="spellStart"/>
      <w:r w:rsidRPr="000004ED">
        <w:t>MobileVizFixer</w:t>
      </w:r>
      <w:proofErr w:type="spellEnd"/>
      <w:r w:rsidRPr="000004ED">
        <w:t>, a tool based on reinforcement learning to automate and optimize visualization in mobile devices.</w:t>
      </w:r>
      <w:r w:rsidR="002B2B57">
        <w:t xml:space="preserve"> This involves deconstructing SVG</w:t>
      </w:r>
      <w:r w:rsidR="00C82A4A">
        <w:t xml:space="preserve"> visualisations into </w:t>
      </w:r>
      <w:r w:rsidR="002F287B">
        <w:t xml:space="preserve">a </w:t>
      </w:r>
      <w:r w:rsidR="005C75BA">
        <w:t>declarative</w:t>
      </w:r>
      <w:r w:rsidR="002F287B">
        <w:t xml:space="preserve"> format</w:t>
      </w:r>
      <w:r w:rsidR="00C65BFA">
        <w:t xml:space="preserve"> and </w:t>
      </w:r>
      <w:r w:rsidR="00713692">
        <w:t xml:space="preserve">then </w:t>
      </w:r>
      <w:r w:rsidR="006761B4">
        <w:t>making design choices that optimise the original visualisation</w:t>
      </w:r>
      <w:r w:rsidR="00710879">
        <w:t>s</w:t>
      </w:r>
      <w:r w:rsidR="006761B4">
        <w:t xml:space="preserve"> </w:t>
      </w:r>
      <w:r w:rsidR="004A6982">
        <w:t xml:space="preserve">to be mobile-friendly </w:t>
      </w:r>
      <w:r w:rsidR="00710879">
        <w:t>based on a pre-defined but extensible set of criteria</w:t>
      </w:r>
      <w:r w:rsidR="00066F54">
        <w:t xml:space="preserve">. </w:t>
      </w:r>
      <w:r w:rsidR="000C17DB">
        <w:t xml:space="preserve">This work, however, is not relevant to our </w:t>
      </w:r>
      <w:r w:rsidR="003D1F69">
        <w:t xml:space="preserve">research scope </w:t>
      </w:r>
      <w:r w:rsidR="00F475F8">
        <w:t>in the sense that</w:t>
      </w:r>
      <w:r w:rsidR="003D1F69">
        <w:t xml:space="preserve"> it</w:t>
      </w:r>
      <w:r w:rsidR="00F475F8">
        <w:t xml:space="preserve"> is a corrective system. It does not </w:t>
      </w:r>
      <w:r w:rsidR="00722A43">
        <w:t>recommend effective</w:t>
      </w:r>
      <w:r w:rsidR="00621032">
        <w:t xml:space="preserve"> visualisations</w:t>
      </w:r>
      <w:r w:rsidR="00722A43">
        <w:t xml:space="preserve"> given a dataset, but instead</w:t>
      </w:r>
      <w:r w:rsidR="00621032">
        <w:t xml:space="preserve"> </w:t>
      </w:r>
      <w:r w:rsidR="00BC1F91">
        <w:t>recommends effective visualisations given a</w:t>
      </w:r>
      <w:r w:rsidR="008E251E">
        <w:t>nother</w:t>
      </w:r>
      <w:r w:rsidR="00BC1F91">
        <w:t xml:space="preserve"> visualisation</w:t>
      </w:r>
      <w:r w:rsidR="008E251E">
        <w:t>.</w:t>
      </w:r>
    </w:p>
    <w:p w:rsidRPr="00B1213E" w:rsidR="00BA4C8F" w:rsidP="00B1213E" w:rsidRDefault="3CA3F88A" w14:paraId="37877E75" w14:textId="497E12B1">
      <w:pPr>
        <w:pStyle w:val="Heading1"/>
        <w:numPr>
          <w:ilvl w:val="0"/>
          <w:numId w:val="4"/>
        </w:numPr>
        <w:spacing w:beforeAutospacing="0" w:afterAutospacing="0"/>
        <w:ind w:firstLine="0"/>
        <w:jc w:val="center"/>
        <w:rPr>
          <w:spacing w:val="0"/>
          <w:lang w:val="en-US"/>
        </w:rPr>
      </w:pPr>
      <w:r w:rsidRPr="00B1213E">
        <w:rPr>
          <w:spacing w:val="0"/>
          <w:lang w:val="en-US"/>
        </w:rPr>
        <w:t>BACKGROUND –A</w:t>
      </w:r>
    </w:p>
    <w:p w:rsidR="20D893BD" w:rsidP="6F604322" w:rsidRDefault="20D893BD" w14:paraId="2544F0D2" w14:textId="1B39B83A">
      <w:pPr>
        <w:spacing w:after="160" w:afterAutospacing="0"/>
        <w:ind w:left="-20" w:right="-20"/>
      </w:pPr>
      <w:r w:rsidRPr="6F604322">
        <w:rPr>
          <w:rFonts w:eastAsia="Times New Roman"/>
          <w:sz w:val="24"/>
          <w:szCs w:val="24"/>
          <w:lang w:val="en-US"/>
        </w:rPr>
        <w:t>REVIEW 1</w:t>
      </w:r>
    </w:p>
    <w:p w:rsidR="6F604322" w:rsidP="6F604322" w:rsidRDefault="6F604322" w14:paraId="4177F008" w14:textId="1917C110">
      <w:pPr>
        <w:ind w:left="-20" w:right="-20"/>
        <w:jc w:val="center"/>
      </w:pPr>
    </w:p>
    <w:p w:rsidR="20D893BD" w:rsidP="6F604322" w:rsidRDefault="20D893BD" w14:paraId="30FAA941" w14:textId="290EBD18">
      <w:pPr>
        <w:spacing w:after="160" w:afterAutospacing="0"/>
        <w:ind w:left="-20" w:right="-20"/>
      </w:pPr>
      <w:r w:rsidRPr="0D6D6416" w:rsidR="75F5FAEF">
        <w:rPr>
          <w:rFonts w:eastAsia="Times New Roman"/>
          <w:sz w:val="24"/>
          <w:szCs w:val="24"/>
        </w:rPr>
        <w:t>A range of studies have investigated alternative visualization methods for large geospatial datasets. Koua [1] proposed leveraging computational algorithms and graphical representations to uncover patterns and relationships within the data. Considering Koua's emphasis on computational algorithms, ML/AI techniques could be applied to automate the process of pattern recognition and relationship identification within geospatial datasets. For example, supervised machine learning algorithms could be trained on labelled datasets to automatically detect and classify patterns in spatial data.</w:t>
      </w:r>
    </w:p>
    <w:p w:rsidR="0D6D6416" w:rsidP="0D6D6416" w:rsidRDefault="0D6D6416" w14:paraId="0EE339A3" w14:textId="49F3F54D">
      <w:pPr>
        <w:spacing w:after="160" w:afterAutospacing="off"/>
        <w:ind w:left="-20" w:right="-20"/>
        <w:rPr>
          <w:rFonts w:eastAsia="Times New Roman"/>
          <w:sz w:val="24"/>
          <w:szCs w:val="24"/>
          <w:lang w:val="en-US"/>
        </w:rPr>
      </w:pPr>
    </w:p>
    <w:p w:rsidR="20D893BD" w:rsidP="6F604322" w:rsidRDefault="20D893BD" w14:paraId="42459A0E" w14:textId="39B06CCA">
      <w:pPr>
        <w:spacing w:after="160" w:afterAutospacing="0"/>
        <w:ind w:left="-20" w:right="-20"/>
      </w:pPr>
      <w:r w:rsidRPr="6F604322">
        <w:rPr>
          <w:rFonts w:eastAsia="Times New Roman"/>
          <w:sz w:val="24"/>
          <w:szCs w:val="24"/>
          <w:lang w:val="en-US"/>
        </w:rPr>
        <w:t>REVIEW 2</w:t>
      </w:r>
    </w:p>
    <w:p w:rsidR="6F604322" w:rsidP="6F604322" w:rsidRDefault="6F604322" w14:paraId="7ACE6C4C" w14:textId="3FCC0EE0">
      <w:pPr>
        <w:spacing w:after="160" w:afterAutospacing="0"/>
        <w:ind w:left="-20" w:right="-20"/>
        <w:jc w:val="center"/>
      </w:pPr>
    </w:p>
    <w:p w:rsidR="20D893BD" w:rsidP="6F604322" w:rsidRDefault="20D893BD" w14:paraId="237DF507" w14:textId="0E4B3065">
      <w:pPr>
        <w:spacing w:after="160" w:afterAutospacing="0"/>
        <w:ind w:left="-20" w:right="-20"/>
      </w:pPr>
      <w:r w:rsidRPr="6F604322">
        <w:rPr>
          <w:rFonts w:eastAsia="Times New Roman"/>
          <w:sz w:val="24"/>
          <w:szCs w:val="24"/>
        </w:rPr>
        <w:t>The exploration of geographical metadata has been approached through a combination of visual and automatic data mining techniques. Albertoni [</w:t>
      </w:r>
      <w:r w:rsidRPr="6F604322">
        <w:rPr>
          <w:rFonts w:eastAsia="Times New Roman"/>
          <w:sz w:val="24"/>
          <w:szCs w:val="24"/>
          <w:lang w:val="en-US"/>
        </w:rPr>
        <w:t>2</w:t>
      </w:r>
      <w:r w:rsidRPr="6F604322">
        <w:rPr>
          <w:rFonts w:eastAsia="Times New Roman"/>
          <w:sz w:val="24"/>
          <w:szCs w:val="24"/>
        </w:rPr>
        <w:t>] advocates for the use of visualization-based tools to facilitate this exploration, with the latter also integrating automatic data mining methods. Albertoni's work suggests that ML/AI techniques could enhance the automatic data mining process by enabling algorithms to learn from the data and extract insights without explicit programming. For instance, unsupervised learning algorithms such as clustering could be used to identify patterns and correlations within geographical metadata.</w:t>
      </w:r>
    </w:p>
    <w:p w:rsidR="20D893BD" w:rsidP="6F604322" w:rsidRDefault="20D893BD" w14:paraId="2220D924" w14:textId="0570D919">
      <w:pPr>
        <w:spacing w:after="160" w:afterAutospacing="0"/>
        <w:ind w:left="-20" w:right="-20"/>
      </w:pPr>
      <w:r w:rsidRPr="6F604322">
        <w:rPr>
          <w:rFonts w:eastAsia="Times New Roman"/>
          <w:sz w:val="24"/>
          <w:szCs w:val="24"/>
        </w:rPr>
        <w:t xml:space="preserve"> </w:t>
      </w:r>
    </w:p>
    <w:p w:rsidR="20D893BD" w:rsidP="6F604322" w:rsidRDefault="20D893BD" w14:paraId="3802CE7C" w14:textId="79262930">
      <w:pPr>
        <w:spacing w:after="160" w:afterAutospacing="0"/>
        <w:ind w:left="-20" w:right="-20"/>
      </w:pPr>
      <w:r w:rsidRPr="6F604322">
        <w:rPr>
          <w:rFonts w:eastAsia="Times New Roman"/>
          <w:sz w:val="24"/>
          <w:szCs w:val="24"/>
          <w:lang w:val="en-US"/>
        </w:rPr>
        <w:t>REFERENCES</w:t>
      </w:r>
    </w:p>
    <w:p w:rsidR="20D893BD" w:rsidP="6F604322" w:rsidRDefault="20D893BD" w14:paraId="3DF3DAED" w14:textId="4DCC1B18">
      <w:pPr>
        <w:ind w:left="-20" w:right="-20"/>
      </w:pPr>
      <w:r w:rsidRPr="6F604322">
        <w:rPr>
          <w:rFonts w:eastAsia="Times New Roman"/>
          <w:sz w:val="24"/>
          <w:szCs w:val="24"/>
        </w:rPr>
        <w:t xml:space="preserve">[1] Koua, E., "Combining computational algorithms and graphical representations for uncovering patterns in large geospatial datasets," </w:t>
      </w:r>
      <w:r w:rsidRPr="6F604322">
        <w:rPr>
          <w:rFonts w:eastAsia="Times New Roman"/>
          <w:i/>
          <w:iCs/>
          <w:sz w:val="24"/>
          <w:szCs w:val="24"/>
        </w:rPr>
        <w:t>IEEE Transactions on Visualization and Computer Graphics</w:t>
      </w:r>
      <w:r w:rsidRPr="6F604322">
        <w:rPr>
          <w:rFonts w:eastAsia="Times New Roman"/>
          <w:sz w:val="24"/>
          <w:szCs w:val="24"/>
        </w:rPr>
        <w:t>, vol. 10, no. 3, pp. 325-332, 2004.</w:t>
      </w:r>
    </w:p>
    <w:p w:rsidR="20D893BD" w:rsidP="6F604322" w:rsidRDefault="20D893BD" w14:paraId="001CB4DF" w14:textId="3AA00743">
      <w:pPr>
        <w:ind w:left="-20" w:right="-20"/>
      </w:pPr>
      <w:r w:rsidRPr="0D6D6416" w:rsidR="75F5FAEF">
        <w:rPr>
          <w:rFonts w:eastAsia="Times New Roman"/>
          <w:sz w:val="24"/>
          <w:szCs w:val="24"/>
        </w:rPr>
        <w:t>[</w:t>
      </w:r>
      <w:r w:rsidRPr="0D6D6416" w:rsidR="58D6C889">
        <w:rPr>
          <w:rFonts w:eastAsia="Times New Roman"/>
          <w:sz w:val="24"/>
          <w:szCs w:val="24"/>
        </w:rPr>
        <w:t>2</w:t>
      </w:r>
      <w:r w:rsidRPr="0D6D6416" w:rsidR="75F5FAEF">
        <w:rPr>
          <w:rFonts w:eastAsia="Times New Roman"/>
          <w:sz w:val="24"/>
          <w:szCs w:val="24"/>
        </w:rPr>
        <w:t xml:space="preserve">] Albertoni, R., "Visualization-based tools for exploring geographical metadata," </w:t>
      </w:r>
      <w:r w:rsidRPr="0D6D6416" w:rsidR="75F5FAEF">
        <w:rPr>
          <w:rFonts w:eastAsia="Times New Roman"/>
          <w:i w:val="1"/>
          <w:iCs w:val="1"/>
          <w:sz w:val="24"/>
          <w:szCs w:val="24"/>
        </w:rPr>
        <w:t>IEEE Computer Graphics and Applications</w:t>
      </w:r>
      <w:r w:rsidRPr="0D6D6416" w:rsidR="75F5FAEF">
        <w:rPr>
          <w:rFonts w:eastAsia="Times New Roman"/>
          <w:sz w:val="24"/>
          <w:szCs w:val="24"/>
        </w:rPr>
        <w:t>, vol. 23, no. 2, pp. 20-25, 2003.</w:t>
      </w:r>
    </w:p>
    <w:p w:rsidR="6F604322" w:rsidP="6F604322" w:rsidRDefault="6F604322" w14:paraId="748FB319" w14:textId="03675F0F">
      <w:pPr>
        <w:spacing w:line="259" w:lineRule="auto"/>
      </w:pPr>
    </w:p>
    <w:p w:rsidR="007C645D" w:rsidP="006D4C42" w:rsidRDefault="006D4C42" w14:paraId="53C34B38" w14:textId="05C23278">
      <w:pPr>
        <w:pStyle w:val="Heading1"/>
        <w:numPr>
          <w:ilvl w:val="0"/>
          <w:numId w:val="4"/>
        </w:numPr>
        <w:spacing w:beforeAutospacing="0" w:afterAutospacing="0"/>
        <w:ind w:firstLine="0"/>
        <w:jc w:val="center"/>
        <w:rPr>
          <w:spacing w:val="0"/>
          <w:lang w:val="en-US"/>
        </w:rPr>
      </w:pPr>
      <w:r>
        <w:t xml:space="preserve">Research </w:t>
      </w:r>
      <w:r w:rsidRPr="006D4C42">
        <w:rPr>
          <w:spacing w:val="0"/>
          <w:lang w:val="en-US"/>
        </w:rPr>
        <w:t>Question</w:t>
      </w:r>
    </w:p>
    <w:p w:rsidRPr="006B11F9" w:rsidR="006D4C42" w:rsidP="006B11F9" w:rsidRDefault="00BA45E9" w14:paraId="208F8980" w14:textId="4051CFAE">
      <w:pPr>
        <w:rPr>
          <w:lang w:val="en-US"/>
        </w:rPr>
      </w:pPr>
      <w:r>
        <w:rPr>
          <w:lang w:val="en-US"/>
        </w:rPr>
        <w:t xml:space="preserve">Can machine learning </w:t>
      </w:r>
      <w:r w:rsidR="008531E2">
        <w:rPr>
          <w:lang w:val="en-US"/>
        </w:rPr>
        <w:t>automate the effective visualization of geospatial data? In particular, can it recommend geospatial visualizations that effectively communicate</w:t>
      </w:r>
      <w:r w:rsidR="00B158AC">
        <w:t xml:space="preserve"> patterns i</w:t>
      </w:r>
      <w:r w:rsidR="00A65358">
        <w:t>n geospatial datasets?</w:t>
      </w:r>
    </w:p>
    <w:p w:rsidR="008A55B5" w:rsidP="00C10637" w:rsidRDefault="008A55B5" w14:paraId="27EADD49" w14:textId="49AF64D1">
      <w:pPr>
        <w:pStyle w:val="Heading1"/>
        <w:spacing w:beforeAutospacing="0" w:afterAutospacing="0"/>
        <w:jc w:val="center"/>
      </w:pPr>
      <w:r w:rsidRPr="00BB7CBE">
        <w:rPr>
          <w:spacing w:val="0"/>
          <w:lang w:val="en-US"/>
        </w:rPr>
        <w:t>References</w:t>
      </w:r>
    </w:p>
    <w:p w:rsidRPr="006038D2" w:rsidR="00C97302" w:rsidP="00781E70" w:rsidRDefault="00D25BA6" w14:paraId="504E4175" w14:textId="76982CE5">
      <w:pPr>
        <w:pStyle w:val="references"/>
        <w:tabs>
          <w:tab w:val="num" w:pos="360"/>
        </w:tabs>
        <w:ind w:left="360" w:hanging="360"/>
        <w:rPr>
          <w:rFonts w:eastAsia="MS Mincho"/>
        </w:rPr>
      </w:pPr>
      <w:r>
        <w:rPr>
          <w:rFonts w:eastAsia="MS Mincho"/>
        </w:rPr>
        <w:fldChar w:fldCharType="begin"/>
      </w:r>
      <w:r>
        <w:rPr>
          <w:rFonts w:eastAsia="MS Mincho"/>
        </w:rPr>
        <w:instrText xml:space="preserve"> ADDIN ZOTERO_BIBL {"uncited":[],"omitted":[],"custom":[]} CSL_BIBLIOGRAPHY </w:instrText>
      </w:r>
      <w:r>
        <w:rPr>
          <w:rFonts w:eastAsia="MS Mincho"/>
        </w:rPr>
        <w:fldChar w:fldCharType="separate"/>
      </w:r>
      <w:r w:rsidRPr="006038D2" w:rsidR="00C97302">
        <w:rPr>
          <w:rFonts w:eastAsia="MS Mincho"/>
        </w:rPr>
        <w:t>[1]</w:t>
      </w:r>
      <w:r w:rsidR="00C97302">
        <w:rPr>
          <w:rFonts w:eastAsia="MS Mincho"/>
        </w:rPr>
        <w:tab/>
      </w:r>
      <w:r w:rsidRPr="006038D2" w:rsidR="00C97302">
        <w:rPr>
          <w:rFonts w:eastAsia="MS Mincho"/>
        </w:rPr>
        <w:t xml:space="preserve">Y. Zhu, ‘Measuring Effective Data Visualization’, in Advances in Visual Computing, G. Bebis, R. Boyle, B. Parvin, D. Koracin, N. Paragios, S.-M. Tanveer, T. Ju, Z. Liu, S. Coquillart, C. </w:t>
      </w:r>
      <w:r w:rsidRPr="00781E70" w:rsidR="00C97302">
        <w:rPr>
          <w:rFonts w:eastAsia="MS Mincho"/>
        </w:rPr>
        <w:t>Cruz</w:t>
      </w:r>
      <w:r w:rsidRPr="006038D2" w:rsidR="00C97302">
        <w:rPr>
          <w:rFonts w:eastAsia="MS Mincho"/>
        </w:rPr>
        <w:t xml:space="preserve">-Neira, T. Müller, and T. Malzbender, Eds., in </w:t>
      </w:r>
      <w:r w:rsidRPr="0473E645" w:rsidR="00C97302">
        <w:rPr>
          <w:rFonts w:eastAsia="MS Mincho"/>
          <w:i/>
          <w:iCs/>
        </w:rPr>
        <w:t>Lecture Notes in Computer Science. Berlin, Heidelberg: Springer</w:t>
      </w:r>
      <w:r w:rsidRPr="006038D2" w:rsidR="00C97302">
        <w:rPr>
          <w:rFonts w:eastAsia="MS Mincho"/>
        </w:rPr>
        <w:t>, 2007, pp. 652–661. doi: 10.1007/978-3-540-76856-2_64.</w:t>
      </w:r>
    </w:p>
    <w:p w:rsidRPr="006038D2" w:rsidR="00C97302" w:rsidP="006038D2" w:rsidRDefault="00C97302" w14:paraId="65320509" w14:textId="77777777">
      <w:pPr>
        <w:pStyle w:val="references"/>
        <w:tabs>
          <w:tab w:val="num" w:pos="360"/>
        </w:tabs>
        <w:ind w:left="360" w:hanging="360"/>
        <w:rPr>
          <w:rFonts w:eastAsia="MS Mincho"/>
        </w:rPr>
      </w:pPr>
      <w:r w:rsidRPr="006038D2">
        <w:rPr>
          <w:rFonts w:eastAsia="MS Mincho"/>
        </w:rPr>
        <w:t>[2]</w:t>
      </w:r>
      <w:r>
        <w:rPr>
          <w:rFonts w:eastAsia="MS Mincho"/>
        </w:rPr>
        <w:tab/>
      </w:r>
      <w:r w:rsidRPr="006038D2">
        <w:rPr>
          <w:rFonts w:eastAsia="MS Mincho"/>
        </w:rPr>
        <w:t xml:space="preserve">K. Hu, M. A. Bakker, S. Li, T. Kraska, and C. Hidalgo, ‘VizML: A Machine Learning Approach to Visualization Recommendation’, in </w:t>
      </w:r>
      <w:r w:rsidRPr="0473E645">
        <w:rPr>
          <w:rFonts w:eastAsia="MS Mincho"/>
          <w:i/>
          <w:iCs/>
        </w:rPr>
        <w:t>Proceedings of the 2019 CHI Conference on Human Factors in Computing Systems, in CHI ’19</w:t>
      </w:r>
      <w:r w:rsidRPr="006038D2">
        <w:rPr>
          <w:rFonts w:eastAsia="MS Mincho"/>
        </w:rPr>
        <w:t>. New York, NY, USA: Association for Computing Machinery, May 2019, pp. 1–12. doi: 10.1145/3290605.3300358.</w:t>
      </w:r>
    </w:p>
    <w:p w:rsidRPr="006038D2" w:rsidR="00C97302" w:rsidP="006038D2" w:rsidRDefault="00C97302" w14:paraId="4AF81AD0" w14:textId="77777777">
      <w:pPr>
        <w:pStyle w:val="references"/>
        <w:tabs>
          <w:tab w:val="num" w:pos="360"/>
        </w:tabs>
        <w:ind w:left="360" w:hanging="360"/>
        <w:rPr>
          <w:rFonts w:eastAsia="MS Mincho"/>
        </w:rPr>
      </w:pPr>
      <w:r w:rsidRPr="006038D2">
        <w:rPr>
          <w:rFonts w:eastAsia="MS Mincho"/>
        </w:rPr>
        <w:t>[3]</w:t>
      </w:r>
      <w:r>
        <w:rPr>
          <w:rFonts w:eastAsia="MS Mincho"/>
        </w:rPr>
        <w:tab/>
      </w:r>
      <w:r w:rsidRPr="006038D2">
        <w:rPr>
          <w:rFonts w:eastAsia="MS Mincho"/>
        </w:rPr>
        <w:t xml:space="preserve">K. Stock and H. Guesgen, ‘Chapter 10 - Geospatial Reasoning With Open Data’, in </w:t>
      </w:r>
      <w:r w:rsidRPr="0473E645">
        <w:rPr>
          <w:rFonts w:eastAsia="MS Mincho"/>
          <w:i/>
          <w:iCs/>
        </w:rPr>
        <w:t>Automating Open Source Intelligence,</w:t>
      </w:r>
      <w:r w:rsidRPr="006038D2">
        <w:rPr>
          <w:rFonts w:eastAsia="MS Mincho"/>
        </w:rPr>
        <w:t xml:space="preserve"> R. Layton and P. A. Watters, Eds., Boston: Syngress, 2016, pp. 171–204. doi: https://doi.org/10.1016/B978-0-12-802916-9.00010-5.</w:t>
      </w:r>
    </w:p>
    <w:p w:rsidRPr="006038D2" w:rsidR="00C97302" w:rsidP="006038D2" w:rsidRDefault="00C97302" w14:paraId="2B2970A9" w14:textId="77777777">
      <w:pPr>
        <w:pStyle w:val="references"/>
        <w:tabs>
          <w:tab w:val="num" w:pos="360"/>
        </w:tabs>
        <w:ind w:left="360" w:hanging="360"/>
        <w:rPr>
          <w:rFonts w:eastAsia="MS Mincho"/>
        </w:rPr>
      </w:pPr>
      <w:r w:rsidRPr="006038D2">
        <w:rPr>
          <w:rFonts w:eastAsia="MS Mincho"/>
        </w:rPr>
        <w:t>[4]</w:t>
      </w:r>
      <w:r>
        <w:rPr>
          <w:rFonts w:eastAsia="MS Mincho"/>
        </w:rPr>
        <w:tab/>
      </w:r>
      <w:r w:rsidRPr="006038D2">
        <w:rPr>
          <w:rFonts w:eastAsia="MS Mincho"/>
        </w:rPr>
        <w:t xml:space="preserve">J. Mackinlay, ‘Automating the design of graphical presentations of relational information’, </w:t>
      </w:r>
      <w:r w:rsidRPr="0473E645">
        <w:rPr>
          <w:rFonts w:eastAsia="MS Mincho"/>
          <w:i/>
          <w:iCs/>
        </w:rPr>
        <w:t>ACM Trans. Graph</w:t>
      </w:r>
      <w:r w:rsidRPr="006038D2">
        <w:rPr>
          <w:rFonts w:eastAsia="MS Mincho"/>
        </w:rPr>
        <w:t>., vol. 5, no. 2, pp. 110–141, Apr. 1986, doi: 10.1145/22949.22950.</w:t>
      </w:r>
    </w:p>
    <w:p w:rsidRPr="006038D2" w:rsidR="00C97302" w:rsidP="006038D2" w:rsidRDefault="00C97302" w14:paraId="6FD3C7BA" w14:textId="77777777">
      <w:pPr>
        <w:pStyle w:val="references"/>
        <w:tabs>
          <w:tab w:val="num" w:pos="360"/>
        </w:tabs>
        <w:ind w:left="360" w:hanging="360"/>
        <w:rPr>
          <w:rFonts w:eastAsia="MS Mincho"/>
        </w:rPr>
      </w:pPr>
      <w:r w:rsidRPr="006038D2">
        <w:rPr>
          <w:rFonts w:eastAsia="MS Mincho"/>
        </w:rPr>
        <w:t>[5]</w:t>
      </w:r>
      <w:r w:rsidRPr="006038D2">
        <w:rPr>
          <w:rFonts w:eastAsia="MS Mincho"/>
        </w:rPr>
        <w:tab/>
      </w:r>
      <w:r w:rsidRPr="006038D2">
        <w:rPr>
          <w:rFonts w:eastAsia="MS Mincho"/>
        </w:rPr>
        <w:t>J. Bertin, Semiology of Graphics: Diagrams, Networks, Maps. ESRI Press, 2011.</w:t>
      </w:r>
    </w:p>
    <w:p w:rsidRPr="006038D2" w:rsidR="00C97302" w:rsidP="006038D2" w:rsidRDefault="00C97302" w14:paraId="2AA21D96" w14:textId="77777777">
      <w:pPr>
        <w:pStyle w:val="references"/>
        <w:tabs>
          <w:tab w:val="num" w:pos="360"/>
        </w:tabs>
        <w:ind w:left="360" w:hanging="360"/>
        <w:rPr>
          <w:rFonts w:eastAsia="MS Mincho"/>
        </w:rPr>
      </w:pPr>
      <w:r w:rsidRPr="006038D2">
        <w:rPr>
          <w:rFonts w:eastAsia="MS Mincho"/>
        </w:rPr>
        <w:t>[6]</w:t>
      </w:r>
      <w:r>
        <w:rPr>
          <w:rFonts w:eastAsia="MS Mincho"/>
        </w:rPr>
        <w:tab/>
      </w:r>
      <w:r w:rsidRPr="006038D2">
        <w:rPr>
          <w:rFonts w:eastAsia="MS Mincho"/>
        </w:rPr>
        <w:t>J. Mackinlay, P. Hanrahan, and C. Stolte, ‘Show Me: Automatic Presentation for Visual Analysis’,</w:t>
      </w:r>
      <w:r w:rsidRPr="0473E645">
        <w:rPr>
          <w:rFonts w:eastAsia="MS Mincho"/>
          <w:i/>
          <w:iCs/>
        </w:rPr>
        <w:t xml:space="preserve"> IEEE Trans. Vis. Comput. Graph</w:t>
      </w:r>
      <w:r w:rsidRPr="006038D2">
        <w:rPr>
          <w:rFonts w:eastAsia="MS Mincho"/>
        </w:rPr>
        <w:t>., vol. 13, no. 6, pp. 1137–1144, Nov. 2007, doi: 10.1109/TVCG.2007.70594.</w:t>
      </w:r>
    </w:p>
    <w:p w:rsidRPr="006038D2" w:rsidR="00C97302" w:rsidP="006038D2" w:rsidRDefault="00C97302" w14:paraId="2855D671" w14:textId="77777777">
      <w:pPr>
        <w:pStyle w:val="references"/>
        <w:tabs>
          <w:tab w:val="num" w:pos="360"/>
        </w:tabs>
        <w:ind w:left="360" w:hanging="360"/>
        <w:rPr>
          <w:rFonts w:eastAsia="MS Mincho"/>
        </w:rPr>
      </w:pPr>
      <w:r w:rsidRPr="006038D2">
        <w:rPr>
          <w:rFonts w:eastAsia="MS Mincho"/>
        </w:rPr>
        <w:t>[7]</w:t>
      </w:r>
      <w:r>
        <w:rPr>
          <w:rFonts w:eastAsia="MS Mincho"/>
        </w:rPr>
        <w:tab/>
      </w:r>
      <w:r w:rsidRPr="006038D2">
        <w:rPr>
          <w:rFonts w:eastAsia="MS Mincho"/>
        </w:rPr>
        <w:t xml:space="preserve">S. F. Roth, J. Kolojejchick, J. Mattis, and J. Goldstein, ‘Interactive graphic design using automatic presentation knowledge’, in </w:t>
      </w:r>
      <w:r w:rsidRPr="0473E645">
        <w:rPr>
          <w:rFonts w:eastAsia="MS Mincho"/>
          <w:i/>
          <w:iCs/>
        </w:rPr>
        <w:t>Proceedings of the SIGCHI conference on Human factors in computing systems celebrating interdependence - CHI ’94</w:t>
      </w:r>
      <w:r w:rsidRPr="006038D2">
        <w:rPr>
          <w:rFonts w:eastAsia="MS Mincho"/>
        </w:rPr>
        <w:t>, Boston, Massachusetts, United States: ACM Press, 1994, pp. 112–117. doi: 10.1145/191666.191719.</w:t>
      </w:r>
    </w:p>
    <w:p w:rsidRPr="006038D2" w:rsidR="00C97302" w:rsidP="006038D2" w:rsidRDefault="00C97302" w14:paraId="00106374" w14:textId="77777777">
      <w:pPr>
        <w:pStyle w:val="references"/>
        <w:tabs>
          <w:tab w:val="num" w:pos="360"/>
        </w:tabs>
        <w:ind w:left="360" w:hanging="360"/>
        <w:rPr>
          <w:rFonts w:eastAsia="MS Mincho"/>
        </w:rPr>
      </w:pPr>
      <w:r w:rsidRPr="006038D2">
        <w:rPr>
          <w:rFonts w:eastAsia="MS Mincho"/>
        </w:rPr>
        <w:t>[8]</w:t>
      </w:r>
      <w:r>
        <w:rPr>
          <w:rFonts w:eastAsia="MS Mincho"/>
        </w:rPr>
        <w:tab/>
      </w:r>
      <w:r w:rsidRPr="006038D2">
        <w:rPr>
          <w:rFonts w:eastAsia="MS Mincho"/>
        </w:rPr>
        <w:t xml:space="preserve">V. Dibia and Ç. Demiralp, ‘Data2Vis: Automatic Generation of Data Visualizations Using Sequence-to-Sequence Recurrent Neural Networks’, </w:t>
      </w:r>
      <w:r w:rsidRPr="0473E645">
        <w:rPr>
          <w:rFonts w:eastAsia="MS Mincho"/>
          <w:i/>
          <w:iCs/>
        </w:rPr>
        <w:t>IEEE Comput. Graph. Appl</w:t>
      </w:r>
      <w:r w:rsidRPr="006038D2">
        <w:rPr>
          <w:rFonts w:eastAsia="MS Mincho"/>
        </w:rPr>
        <w:t>., vol. 39, no. 5, pp. 33–46, Sep. 2019, doi: 10.1109/MCG.2019.2924636.</w:t>
      </w:r>
    </w:p>
    <w:p w:rsidRPr="006038D2" w:rsidR="00C97302" w:rsidP="006038D2" w:rsidRDefault="00C97302" w14:paraId="0FC407AD" w14:textId="77777777">
      <w:pPr>
        <w:pStyle w:val="references"/>
        <w:tabs>
          <w:tab w:val="num" w:pos="360"/>
        </w:tabs>
        <w:ind w:left="360" w:hanging="360"/>
        <w:rPr>
          <w:rFonts w:eastAsia="MS Mincho"/>
        </w:rPr>
      </w:pPr>
      <w:r w:rsidRPr="006038D2">
        <w:rPr>
          <w:rFonts w:eastAsia="MS Mincho"/>
        </w:rPr>
        <w:t>[9]</w:t>
      </w:r>
      <w:r>
        <w:rPr>
          <w:rFonts w:eastAsia="MS Mincho"/>
        </w:rPr>
        <w:tab/>
      </w:r>
      <w:r w:rsidRPr="006038D2">
        <w:rPr>
          <w:rFonts w:eastAsia="MS Mincho"/>
        </w:rPr>
        <w:t>Y. Luo, X. Qin, N. Tang, and G. Li, ‘DeepEye: Towards Automatic Data Visualization’, in 2018</w:t>
      </w:r>
      <w:r w:rsidRPr="0473E645">
        <w:rPr>
          <w:rFonts w:eastAsia="MS Mincho"/>
          <w:i/>
          <w:iCs/>
        </w:rPr>
        <w:t xml:space="preserve"> IEEE 34th International Conference on Data Engineering (ICDE)</w:t>
      </w:r>
      <w:r w:rsidRPr="006038D2">
        <w:rPr>
          <w:rFonts w:eastAsia="MS Mincho"/>
        </w:rPr>
        <w:t>, Apr. 2018, pp. 101–112. doi: 10.1109/ICDE.2018.00019.</w:t>
      </w:r>
    </w:p>
    <w:p w:rsidRPr="006038D2" w:rsidR="00C97302" w:rsidP="006038D2" w:rsidRDefault="00C97302" w14:paraId="6E67239B" w14:textId="77777777">
      <w:pPr>
        <w:pStyle w:val="references"/>
        <w:tabs>
          <w:tab w:val="num" w:pos="360"/>
        </w:tabs>
        <w:ind w:left="360" w:hanging="360"/>
        <w:rPr>
          <w:rFonts w:eastAsia="MS Mincho"/>
        </w:rPr>
      </w:pPr>
      <w:r w:rsidRPr="006038D2">
        <w:rPr>
          <w:rFonts w:eastAsia="MS Mincho"/>
        </w:rPr>
        <w:t>[10]</w:t>
      </w:r>
      <w:r>
        <w:rPr>
          <w:rFonts w:eastAsia="MS Mincho"/>
        </w:rPr>
        <w:tab/>
      </w:r>
      <w:r w:rsidRPr="006038D2">
        <w:rPr>
          <w:rFonts w:eastAsia="MS Mincho"/>
        </w:rPr>
        <w:t xml:space="preserve">A. Wu, W. Tong, T. Dwyer, B. Lee, P. Isenberg, and H. Qu, ‘MobileVisFixer: Tailoring Web Visualizations for Mobile Phones Leveraging an Explainable Reinforcement Learning Framework’, </w:t>
      </w:r>
      <w:r w:rsidRPr="0473E645">
        <w:rPr>
          <w:rFonts w:eastAsia="MS Mincho"/>
          <w:i/>
          <w:iCs/>
        </w:rPr>
        <w:t>IEEE Trans. Vis. Comput. Graph</w:t>
      </w:r>
      <w:r w:rsidRPr="006038D2">
        <w:rPr>
          <w:rFonts w:eastAsia="MS Mincho"/>
        </w:rPr>
        <w:t>., vol. 27, no. 2, pp. 464–474, Feb. 2021, doi: 10.1109/TVCG.2020.3030423.</w:t>
      </w:r>
    </w:p>
    <w:p w:rsidR="65645B1F" w:rsidP="006038D2" w:rsidRDefault="00D25BA6" w14:paraId="0D4EBEF7" w14:textId="51877DE3">
      <w:pPr>
        <w:pStyle w:val="references"/>
        <w:tabs>
          <w:tab w:val="num" w:pos="360"/>
        </w:tabs>
        <w:ind w:left="360" w:hanging="360"/>
        <w:rPr>
          <w:rFonts w:eastAsia="MS Mincho"/>
          <w:sz w:val="24"/>
          <w:szCs w:val="24"/>
        </w:rPr>
        <w:sectPr w:rsidR="65645B1F" w:rsidSect="00110931">
          <w:type w:val="continuous"/>
          <w:pgSz w:w="11909" w:h="16834" w:orient="portrait" w:code="9"/>
          <w:pgMar w:top="1080" w:right="734" w:bottom="2434" w:left="734" w:header="720" w:footer="720" w:gutter="0"/>
          <w:cols w:space="360" w:num="2"/>
          <w:docGrid w:linePitch="360"/>
        </w:sectPr>
      </w:pPr>
      <w:r>
        <w:rPr>
          <w:rFonts w:eastAsia="MS Mincho"/>
        </w:rPr>
        <w:fldChar w:fldCharType="end"/>
      </w:r>
    </w:p>
    <w:p w:rsidR="008A55B5" w:rsidP="00BC3749" w:rsidRDefault="156EE332" w14:paraId="219AF5D1" w14:textId="413E6492">
      <w:r w:rsidRPr="445129F0">
        <w:t xml:space="preserve"> </w:t>
      </w:r>
    </w:p>
    <w:sectPr w:rsidR="008A55B5" w:rsidSect="00110931">
      <w:type w:val="continuous"/>
      <w:pgSz w:w="11909" w:h="16834" w:orient="portrait"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0000000000000000000"/>
    <w:charset w:val="00"/>
    <w:family w:val="roman"/>
    <w:notTrueType/>
    <w:pitch w:val="default"/>
  </w:font>
  <w:font w:name="Yu Mincho">
    <w:altName w:val="游明朝"/>
    <w:panose1 w:val="00000000000000000000"/>
    <w:charset w:val="80"/>
    <w:family w:val="roman"/>
    <w:notTrueType/>
    <w:pitch w:val="default"/>
  </w:font>
  <w:font w:name="Apto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hint="default" w:cs="Times New Roman"/>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hint="default" w:ascii="Times New Roman" w:hAnsi="Times New Roman" w:cs="Times New Roman"/>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hint="default" w:ascii="Symbol" w:hAnsi="Symbol"/>
      </w:rPr>
    </w:lvl>
    <w:lvl w:ilvl="1" w:tplc="04090003">
      <w:start w:val="1"/>
      <w:numFmt w:val="bullet"/>
      <w:lvlText w:val="o"/>
      <w:lvlJc w:val="left"/>
      <w:pPr>
        <w:tabs>
          <w:tab w:val="num" w:pos="1440"/>
        </w:tabs>
        <w:ind w:left="1440" w:hanging="360"/>
      </w:pPr>
      <w:rPr>
        <w:rFonts w:hint="default" w:ascii="Courier New" w:hAnsi="Courier New"/>
      </w:rPr>
    </w:lvl>
    <w:lvl w:ilvl="2" w:tplc="04090005">
      <w:start w:val="1"/>
      <w:numFmt w:val="bullet"/>
      <w:lvlText w:val=""/>
      <w:lvlJc w:val="left"/>
      <w:pPr>
        <w:tabs>
          <w:tab w:val="num" w:pos="2160"/>
        </w:tabs>
        <w:ind w:left="2160" w:hanging="360"/>
      </w:pPr>
      <w:rPr>
        <w:rFonts w:hint="default" w:ascii="Wingdings" w:hAnsi="Wingdings"/>
      </w:rPr>
    </w:lvl>
    <w:lvl w:ilvl="3" w:tplc="04090001">
      <w:start w:val="1"/>
      <w:numFmt w:val="bullet"/>
      <w:lvlText w:val=""/>
      <w:lvlJc w:val="left"/>
      <w:pPr>
        <w:tabs>
          <w:tab w:val="num" w:pos="2880"/>
        </w:tabs>
        <w:ind w:left="2880" w:hanging="360"/>
      </w:pPr>
      <w:rPr>
        <w:rFonts w:hint="default" w:ascii="Symbol" w:hAnsi="Symbol"/>
      </w:rPr>
    </w:lvl>
    <w:lvl w:ilvl="4" w:tplc="04090003">
      <w:start w:val="1"/>
      <w:numFmt w:val="bullet"/>
      <w:lvlText w:val="o"/>
      <w:lvlJc w:val="left"/>
      <w:pPr>
        <w:tabs>
          <w:tab w:val="num" w:pos="3600"/>
        </w:tabs>
        <w:ind w:left="3600" w:hanging="360"/>
      </w:pPr>
      <w:rPr>
        <w:rFonts w:hint="default" w:ascii="Courier New" w:hAnsi="Courier New"/>
      </w:rPr>
    </w:lvl>
    <w:lvl w:ilvl="5" w:tplc="04090005">
      <w:start w:val="1"/>
      <w:numFmt w:val="bullet"/>
      <w:lvlText w:val=""/>
      <w:lvlJc w:val="left"/>
      <w:pPr>
        <w:tabs>
          <w:tab w:val="num" w:pos="4320"/>
        </w:tabs>
        <w:ind w:left="4320" w:hanging="360"/>
      </w:pPr>
      <w:rPr>
        <w:rFonts w:hint="default" w:ascii="Wingdings" w:hAnsi="Wingdings"/>
      </w:rPr>
    </w:lvl>
    <w:lvl w:ilvl="6" w:tplc="04090001">
      <w:start w:val="1"/>
      <w:numFmt w:val="bullet"/>
      <w:lvlText w:val=""/>
      <w:lvlJc w:val="left"/>
      <w:pPr>
        <w:tabs>
          <w:tab w:val="num" w:pos="5040"/>
        </w:tabs>
        <w:ind w:left="5040" w:hanging="360"/>
      </w:pPr>
      <w:rPr>
        <w:rFonts w:hint="default" w:ascii="Symbol" w:hAnsi="Symbol"/>
      </w:rPr>
    </w:lvl>
    <w:lvl w:ilvl="7" w:tplc="04090003">
      <w:start w:val="1"/>
      <w:numFmt w:val="bullet"/>
      <w:lvlText w:val="o"/>
      <w:lvlJc w:val="left"/>
      <w:pPr>
        <w:tabs>
          <w:tab w:val="num" w:pos="5760"/>
        </w:tabs>
        <w:ind w:left="5760" w:hanging="360"/>
      </w:pPr>
      <w:rPr>
        <w:rFonts w:hint="default" w:ascii="Courier New" w:hAnsi="Courier New"/>
      </w:rPr>
    </w:lvl>
    <w:lvl w:ilvl="8" w:tplc="04090005">
      <w:start w:val="1"/>
      <w:numFmt w:val="bullet"/>
      <w:lvlText w:val=""/>
      <w:lvlJc w:val="left"/>
      <w:pPr>
        <w:tabs>
          <w:tab w:val="num" w:pos="6480"/>
        </w:tabs>
        <w:ind w:left="6480" w:hanging="360"/>
      </w:pPr>
      <w:rPr>
        <w:rFonts w:hint="default" w:ascii="Wingdings" w:hAnsi="Wingdings"/>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hint="default" w:cs="Times New Roman"/>
      </w:rPr>
    </w:lvl>
  </w:abstractNum>
  <w:abstractNum w:abstractNumId="4" w15:restartNumberingAfterBreak="0">
    <w:nsid w:val="4189603E"/>
    <w:multiLevelType w:val="multilevel"/>
    <w:tmpl w:val="D4B4B71A"/>
    <w:lvl w:ilvl="0">
      <w:start w:val="1"/>
      <w:numFmt w:val="upperRoman"/>
      <w:lvlText w:val="%1."/>
      <w:lvlJc w:val="center"/>
      <w:pPr>
        <w:tabs>
          <w:tab w:val="num" w:pos="576"/>
        </w:tabs>
        <w:ind w:firstLine="216"/>
      </w:pPr>
      <w:rPr>
        <w:rFonts w:hint="default" w:ascii="Times New Roman" w:hAnsi="Times New Roman" w:cs="Times New Roman"/>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hint="default" w:ascii="Times New Roman" w:hAnsi="Times New Roman" w:cs="Times New Roman"/>
        <w:b w:val="0"/>
        <w:bCs w:val="0"/>
        <w:i/>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num" w:pos="540"/>
        </w:tabs>
        <w:ind w:firstLine="180"/>
      </w:pPr>
      <w:rPr>
        <w:rFonts w:hint="default" w:ascii="Times New Roman" w:hAnsi="Times New Roman" w:cs="Times New Roman"/>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num" w:pos="720"/>
        </w:tabs>
        <w:ind w:firstLine="360"/>
      </w:pPr>
      <w:rPr>
        <w:rFonts w:hint="default" w:ascii="Times New Roman" w:hAnsi="Times New Roman" w:cs="Times New Roman"/>
        <w:b w:val="0"/>
        <w:bCs w:val="0"/>
        <w:i/>
        <w:iCs/>
        <w:sz w:val="20"/>
        <w:szCs w:val="20"/>
      </w:rPr>
    </w:lvl>
    <w:lvl w:ilvl="4">
      <w:start w:val="1"/>
      <w:numFmt w:val="none"/>
      <w:lvlRestart w:val="0"/>
      <w:lvlText w:val=""/>
      <w:lvlJc w:val="left"/>
      <w:pPr>
        <w:tabs>
          <w:tab w:val="num" w:pos="3240"/>
        </w:tabs>
        <w:ind w:left="2880"/>
      </w:pPr>
      <w:rPr>
        <w:rFonts w:hint="default" w:cs="Times New Roman"/>
      </w:rPr>
    </w:lvl>
    <w:lvl w:ilvl="5">
      <w:start w:val="1"/>
      <w:numFmt w:val="lowerLetter"/>
      <w:lvlText w:val="(%6)"/>
      <w:lvlJc w:val="left"/>
      <w:pPr>
        <w:tabs>
          <w:tab w:val="num" w:pos="3960"/>
        </w:tabs>
        <w:ind w:left="3600"/>
      </w:pPr>
      <w:rPr>
        <w:rFonts w:hint="default" w:cs="Times New Roman"/>
      </w:rPr>
    </w:lvl>
    <w:lvl w:ilvl="6">
      <w:start w:val="1"/>
      <w:numFmt w:val="lowerRoman"/>
      <w:lvlText w:val="(%7)"/>
      <w:lvlJc w:val="left"/>
      <w:pPr>
        <w:tabs>
          <w:tab w:val="num" w:pos="4680"/>
        </w:tabs>
        <w:ind w:left="4320"/>
      </w:pPr>
      <w:rPr>
        <w:rFonts w:hint="default" w:cs="Times New Roman"/>
      </w:rPr>
    </w:lvl>
    <w:lvl w:ilvl="7">
      <w:start w:val="1"/>
      <w:numFmt w:val="lowerLetter"/>
      <w:lvlText w:val="(%8)"/>
      <w:lvlJc w:val="left"/>
      <w:pPr>
        <w:tabs>
          <w:tab w:val="num" w:pos="5400"/>
        </w:tabs>
        <w:ind w:left="5040"/>
      </w:pPr>
      <w:rPr>
        <w:rFonts w:hint="default" w:cs="Times New Roman"/>
      </w:rPr>
    </w:lvl>
    <w:lvl w:ilvl="8">
      <w:start w:val="1"/>
      <w:numFmt w:val="lowerRoman"/>
      <w:lvlText w:val="(%9)"/>
      <w:lvlJc w:val="left"/>
      <w:pPr>
        <w:tabs>
          <w:tab w:val="num" w:pos="6120"/>
        </w:tabs>
        <w:ind w:left="5760"/>
      </w:pPr>
      <w:rPr>
        <w:rFonts w:hint="default" w:cs="Times New Roman"/>
      </w:rPr>
    </w:lvl>
  </w:abstractNum>
  <w:abstractNum w:abstractNumId="5" w15:restartNumberingAfterBreak="0">
    <w:nsid w:val="52CA544A"/>
    <w:multiLevelType w:val="singleLevel"/>
    <w:tmpl w:val="987C499A"/>
    <w:lvl w:ilvl="0">
      <w:start w:val="1"/>
      <w:numFmt w:val="decimal"/>
      <w:lvlText w:val="[%1]"/>
      <w:lvlJc w:val="left"/>
      <w:pPr>
        <w:tabs>
          <w:tab w:val="num" w:pos="360"/>
        </w:tabs>
        <w:ind w:left="360" w:hanging="360"/>
      </w:pPr>
      <w:rPr>
        <w:rFonts w:hint="default" w:ascii="Times New Roman" w:hAnsi="Times New Roman"/>
        <w:b w:val="0"/>
        <w:bCs w:val="0"/>
        <w:i w:val="0"/>
        <w:iCs w:val="0"/>
        <w:sz w:val="16"/>
        <w:szCs w:val="16"/>
      </w:rPr>
    </w:lvl>
  </w:abstractNum>
  <w:abstractNum w:abstractNumId="6" w15:restartNumberingAfterBreak="0">
    <w:nsid w:val="67F44942"/>
    <w:multiLevelType w:val="hybridMultilevel"/>
    <w:tmpl w:val="57DAD03E"/>
    <w:lvl w:ilvl="0" w:tplc="D318BD0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A2207C"/>
    <w:multiLevelType w:val="hybridMultilevel"/>
    <w:tmpl w:val="FFFFFFFF"/>
    <w:lvl w:ilvl="0" w:tplc="89142750">
      <w:start w:val="1"/>
      <w:numFmt w:val="upperLetter"/>
      <w:lvlText w:val="%1."/>
      <w:lvlJc w:val="left"/>
      <w:pPr>
        <w:ind w:left="720" w:hanging="360"/>
      </w:pPr>
    </w:lvl>
    <w:lvl w:ilvl="1" w:tplc="871EF30C">
      <w:start w:val="1"/>
      <w:numFmt w:val="lowerLetter"/>
      <w:lvlText w:val="%2."/>
      <w:lvlJc w:val="left"/>
      <w:pPr>
        <w:ind w:left="1440" w:hanging="360"/>
      </w:pPr>
    </w:lvl>
    <w:lvl w:ilvl="2" w:tplc="C0228E2A">
      <w:start w:val="1"/>
      <w:numFmt w:val="lowerRoman"/>
      <w:lvlText w:val="%3."/>
      <w:lvlJc w:val="right"/>
      <w:pPr>
        <w:ind w:left="2160" w:hanging="180"/>
      </w:pPr>
    </w:lvl>
    <w:lvl w:ilvl="3" w:tplc="808E6928">
      <w:start w:val="1"/>
      <w:numFmt w:val="decimal"/>
      <w:lvlText w:val="%4."/>
      <w:lvlJc w:val="left"/>
      <w:pPr>
        <w:ind w:left="2880" w:hanging="360"/>
      </w:pPr>
    </w:lvl>
    <w:lvl w:ilvl="4" w:tplc="BCD84752">
      <w:start w:val="1"/>
      <w:numFmt w:val="lowerLetter"/>
      <w:lvlText w:val="%5."/>
      <w:lvlJc w:val="left"/>
      <w:pPr>
        <w:ind w:left="3600" w:hanging="360"/>
      </w:pPr>
    </w:lvl>
    <w:lvl w:ilvl="5" w:tplc="ABB0333A">
      <w:start w:val="1"/>
      <w:numFmt w:val="lowerRoman"/>
      <w:lvlText w:val="%6."/>
      <w:lvlJc w:val="right"/>
      <w:pPr>
        <w:ind w:left="4320" w:hanging="180"/>
      </w:pPr>
    </w:lvl>
    <w:lvl w:ilvl="6" w:tplc="ACDC0444">
      <w:start w:val="1"/>
      <w:numFmt w:val="decimal"/>
      <w:lvlText w:val="%7."/>
      <w:lvlJc w:val="left"/>
      <w:pPr>
        <w:ind w:left="5040" w:hanging="360"/>
      </w:pPr>
    </w:lvl>
    <w:lvl w:ilvl="7" w:tplc="E04687F8">
      <w:start w:val="1"/>
      <w:numFmt w:val="lowerLetter"/>
      <w:lvlText w:val="%8."/>
      <w:lvlJc w:val="left"/>
      <w:pPr>
        <w:ind w:left="5760" w:hanging="360"/>
      </w:pPr>
    </w:lvl>
    <w:lvl w:ilvl="8" w:tplc="D842197C">
      <w:start w:val="1"/>
      <w:numFmt w:val="lowerRoman"/>
      <w:lvlText w:val="%9."/>
      <w:lvlJc w:val="right"/>
      <w:pPr>
        <w:ind w:left="6480" w:hanging="180"/>
      </w:pPr>
    </w:lvl>
  </w:abstractNum>
  <w:abstractNum w:abstractNumId="8" w15:restartNumberingAfterBreak="0">
    <w:nsid w:val="6C402C58"/>
    <w:multiLevelType w:val="hybridMultilevel"/>
    <w:tmpl w:val="3C0611EA"/>
    <w:lvl w:ilvl="0" w:tplc="26887F82">
      <w:start w:val="1"/>
      <w:numFmt w:val="decimal"/>
      <w:pStyle w:val="figurecaption"/>
      <w:lvlText w:val="Fig. %1."/>
      <w:lvlJc w:val="left"/>
      <w:pPr>
        <w:ind w:left="360" w:hanging="360"/>
      </w:pPr>
      <w:rPr>
        <w:rFonts w:hint="default" w:ascii="Times New Roman" w:hAnsi="Times New Roman" w:cs="Times New Roman"/>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6CD32DA8"/>
    <w:multiLevelType w:val="singleLevel"/>
    <w:tmpl w:val="166470C2"/>
    <w:lvl w:ilvl="0">
      <w:start w:val="1"/>
      <w:numFmt w:val="upperRoman"/>
      <w:pStyle w:val="tablehead"/>
      <w:lvlText w:val="TABLE %1. "/>
      <w:lvlJc w:val="left"/>
      <w:pPr>
        <w:tabs>
          <w:tab w:val="num" w:pos="1080"/>
        </w:tabs>
      </w:pPr>
      <w:rPr>
        <w:rFonts w:hint="default" w:ascii="Times New Roman" w:hAnsi="Times New Roman" w:cs="Times New Roman"/>
        <w:b w:val="0"/>
        <w:bCs w:val="0"/>
        <w:i w:val="0"/>
        <w:iCs w:val="0"/>
        <w:sz w:val="16"/>
        <w:szCs w:val="16"/>
      </w:rPr>
    </w:lvl>
  </w:abstractNum>
  <w:abstractNum w:abstractNumId="10" w15:restartNumberingAfterBreak="0">
    <w:nsid w:val="78874A59"/>
    <w:multiLevelType w:val="hybridMultilevel"/>
    <w:tmpl w:val="FFFFFFFF"/>
    <w:lvl w:ilvl="0" w:tplc="B958EC1E">
      <w:start w:val="1"/>
      <w:numFmt w:val="decimal"/>
      <w:lvlText w:val="%1)"/>
      <w:lvlJc w:val="left"/>
      <w:pPr>
        <w:ind w:left="720" w:hanging="360"/>
      </w:pPr>
    </w:lvl>
    <w:lvl w:ilvl="1" w:tplc="D83E40BA">
      <w:start w:val="1"/>
      <w:numFmt w:val="lowerLetter"/>
      <w:lvlText w:val="%2."/>
      <w:lvlJc w:val="left"/>
      <w:pPr>
        <w:ind w:left="1440" w:hanging="360"/>
      </w:pPr>
    </w:lvl>
    <w:lvl w:ilvl="2" w:tplc="B2BA10EA">
      <w:start w:val="1"/>
      <w:numFmt w:val="lowerRoman"/>
      <w:lvlText w:val="%3."/>
      <w:lvlJc w:val="right"/>
      <w:pPr>
        <w:ind w:left="2160" w:hanging="180"/>
      </w:pPr>
    </w:lvl>
    <w:lvl w:ilvl="3" w:tplc="4D32DECE">
      <w:start w:val="1"/>
      <w:numFmt w:val="decimal"/>
      <w:lvlText w:val="%4."/>
      <w:lvlJc w:val="left"/>
      <w:pPr>
        <w:ind w:left="2880" w:hanging="360"/>
      </w:pPr>
    </w:lvl>
    <w:lvl w:ilvl="4" w:tplc="28DCC792">
      <w:start w:val="1"/>
      <w:numFmt w:val="lowerLetter"/>
      <w:lvlText w:val="%5."/>
      <w:lvlJc w:val="left"/>
      <w:pPr>
        <w:ind w:left="3600" w:hanging="360"/>
      </w:pPr>
    </w:lvl>
    <w:lvl w:ilvl="5" w:tplc="BF4A0AA8">
      <w:start w:val="1"/>
      <w:numFmt w:val="lowerRoman"/>
      <w:lvlText w:val="%6."/>
      <w:lvlJc w:val="right"/>
      <w:pPr>
        <w:ind w:left="4320" w:hanging="180"/>
      </w:pPr>
    </w:lvl>
    <w:lvl w:ilvl="6" w:tplc="24461510">
      <w:start w:val="1"/>
      <w:numFmt w:val="decimal"/>
      <w:lvlText w:val="%7."/>
      <w:lvlJc w:val="left"/>
      <w:pPr>
        <w:ind w:left="5040" w:hanging="360"/>
      </w:pPr>
    </w:lvl>
    <w:lvl w:ilvl="7" w:tplc="70CCE500">
      <w:start w:val="1"/>
      <w:numFmt w:val="lowerLetter"/>
      <w:lvlText w:val="%8."/>
      <w:lvlJc w:val="left"/>
      <w:pPr>
        <w:ind w:left="5760" w:hanging="360"/>
      </w:pPr>
    </w:lvl>
    <w:lvl w:ilvl="8" w:tplc="C396FE4E">
      <w:start w:val="1"/>
      <w:numFmt w:val="lowerRoman"/>
      <w:lvlText w:val="%9."/>
      <w:lvlJc w:val="right"/>
      <w:pPr>
        <w:ind w:left="6480" w:hanging="180"/>
      </w:pPr>
    </w:lvl>
  </w:abstractNum>
  <w:abstractNum w:abstractNumId="11" w15:restartNumberingAfterBreak="0">
    <w:nsid w:val="7CD255F0"/>
    <w:multiLevelType w:val="hybridMultilevel"/>
    <w:tmpl w:val="1BBC66D6"/>
    <w:lvl w:ilvl="0" w:tplc="BB425798">
      <w:start w:val="1"/>
      <w:numFmt w:val="lowerLetter"/>
      <w:pStyle w:val="tablefootnote"/>
      <w:lvlText w:val="%1."/>
      <w:lvlJc w:val="right"/>
      <w:pPr>
        <w:ind w:left="749" w:hanging="360"/>
      </w:pPr>
      <w:rPr>
        <w:rFonts w:hint="default" w:ascii="Times New Roman" w:hAnsi="Times New Roman"/>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1012605532">
    <w:abstractNumId w:val="2"/>
  </w:num>
  <w:num w:numId="2" w16cid:durableId="1609963589">
    <w:abstractNumId w:val="8"/>
  </w:num>
  <w:num w:numId="3" w16cid:durableId="1418938384">
    <w:abstractNumId w:val="1"/>
  </w:num>
  <w:num w:numId="4" w16cid:durableId="1173106398">
    <w:abstractNumId w:val="4"/>
  </w:num>
  <w:num w:numId="5" w16cid:durableId="695693590">
    <w:abstractNumId w:val="4"/>
  </w:num>
  <w:num w:numId="6" w16cid:durableId="974146199">
    <w:abstractNumId w:val="4"/>
  </w:num>
  <w:num w:numId="7" w16cid:durableId="1396127312">
    <w:abstractNumId w:val="4"/>
  </w:num>
  <w:num w:numId="8" w16cid:durableId="1800764286">
    <w:abstractNumId w:val="5"/>
  </w:num>
  <w:num w:numId="9" w16cid:durableId="1502895237">
    <w:abstractNumId w:val="9"/>
  </w:num>
  <w:num w:numId="10" w16cid:durableId="760418565">
    <w:abstractNumId w:val="3"/>
  </w:num>
  <w:num w:numId="11" w16cid:durableId="832527859">
    <w:abstractNumId w:val="0"/>
  </w:num>
  <w:num w:numId="12" w16cid:durableId="1982077810">
    <w:abstractNumId w:val="11"/>
  </w:num>
  <w:num w:numId="13" w16cid:durableId="162654814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80795274">
    <w:abstractNumId w:val="4"/>
  </w:num>
  <w:num w:numId="15" w16cid:durableId="377516412">
    <w:abstractNumId w:val="6"/>
  </w:num>
  <w:num w:numId="16" w16cid:durableId="1566408150">
    <w:abstractNumId w:val="4"/>
  </w:num>
  <w:num w:numId="17" w16cid:durableId="1644045534">
    <w:abstractNumId w:val="4"/>
  </w:num>
  <w:num w:numId="18" w16cid:durableId="519591079">
    <w:abstractNumId w:val="4"/>
  </w:num>
  <w:num w:numId="19" w16cid:durableId="1572305510">
    <w:abstractNumId w:val="5"/>
  </w:num>
  <w:num w:numId="20" w16cid:durableId="958486305">
    <w:abstractNumId w:val="7"/>
  </w:num>
  <w:num w:numId="21" w16cid:durableId="2101412402">
    <w:abstractNumId w:val="10"/>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val="false"/>
  <w:doNotTrackMoves/>
  <w:defaultTabStop w:val="720"/>
  <w:doNotHyphenateCaps/>
  <w:characterSpacingControl w:val="doNotCompress"/>
  <w:doNotValidateAgainstSchema/>
  <w:doNotDemarcateInvalidXml/>
  <w:compat>
    <w:doNotUseHTMLParagraphAutoSpacing/>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004ED"/>
    <w:rsid w:val="00016740"/>
    <w:rsid w:val="000172A7"/>
    <w:rsid w:val="00022007"/>
    <w:rsid w:val="0002389B"/>
    <w:rsid w:val="000329F2"/>
    <w:rsid w:val="000408A9"/>
    <w:rsid w:val="0004390D"/>
    <w:rsid w:val="00053630"/>
    <w:rsid w:val="00062CBC"/>
    <w:rsid w:val="00065154"/>
    <w:rsid w:val="00066F54"/>
    <w:rsid w:val="0009069D"/>
    <w:rsid w:val="0009185C"/>
    <w:rsid w:val="00094380"/>
    <w:rsid w:val="000A1227"/>
    <w:rsid w:val="000A3189"/>
    <w:rsid w:val="000B4641"/>
    <w:rsid w:val="000C17DB"/>
    <w:rsid w:val="000C2201"/>
    <w:rsid w:val="000E56B7"/>
    <w:rsid w:val="000F404B"/>
    <w:rsid w:val="000F7EAE"/>
    <w:rsid w:val="0010251D"/>
    <w:rsid w:val="00106013"/>
    <w:rsid w:val="0010711E"/>
    <w:rsid w:val="00110931"/>
    <w:rsid w:val="001143B7"/>
    <w:rsid w:val="00127EDD"/>
    <w:rsid w:val="00142796"/>
    <w:rsid w:val="00162455"/>
    <w:rsid w:val="00187FD1"/>
    <w:rsid w:val="001A1A65"/>
    <w:rsid w:val="001B20F3"/>
    <w:rsid w:val="001B744E"/>
    <w:rsid w:val="001D0589"/>
    <w:rsid w:val="001E2007"/>
    <w:rsid w:val="00202EB1"/>
    <w:rsid w:val="00206EB3"/>
    <w:rsid w:val="00207421"/>
    <w:rsid w:val="00210626"/>
    <w:rsid w:val="0021305D"/>
    <w:rsid w:val="00222069"/>
    <w:rsid w:val="002308EB"/>
    <w:rsid w:val="002345AC"/>
    <w:rsid w:val="00247E2D"/>
    <w:rsid w:val="00255A80"/>
    <w:rsid w:val="00276735"/>
    <w:rsid w:val="0028643E"/>
    <w:rsid w:val="002864A3"/>
    <w:rsid w:val="00294D45"/>
    <w:rsid w:val="002A71F6"/>
    <w:rsid w:val="002B2B57"/>
    <w:rsid w:val="002B3B81"/>
    <w:rsid w:val="002D36DD"/>
    <w:rsid w:val="002D421B"/>
    <w:rsid w:val="002E1F02"/>
    <w:rsid w:val="002E5D5E"/>
    <w:rsid w:val="002F287B"/>
    <w:rsid w:val="002F47A3"/>
    <w:rsid w:val="002F5595"/>
    <w:rsid w:val="0032031A"/>
    <w:rsid w:val="003541CB"/>
    <w:rsid w:val="00366DD5"/>
    <w:rsid w:val="003673FD"/>
    <w:rsid w:val="00374F42"/>
    <w:rsid w:val="003A087F"/>
    <w:rsid w:val="003A3E75"/>
    <w:rsid w:val="003A47B5"/>
    <w:rsid w:val="003A59A6"/>
    <w:rsid w:val="003D1F69"/>
    <w:rsid w:val="003E73CA"/>
    <w:rsid w:val="004002AF"/>
    <w:rsid w:val="004059FE"/>
    <w:rsid w:val="0041013C"/>
    <w:rsid w:val="004445B3"/>
    <w:rsid w:val="00447F32"/>
    <w:rsid w:val="00451D1F"/>
    <w:rsid w:val="00460666"/>
    <w:rsid w:val="00474FD1"/>
    <w:rsid w:val="0048029D"/>
    <w:rsid w:val="00494329"/>
    <w:rsid w:val="00495DD6"/>
    <w:rsid w:val="00495F5E"/>
    <w:rsid w:val="004A0DFD"/>
    <w:rsid w:val="004A6982"/>
    <w:rsid w:val="004B6AE2"/>
    <w:rsid w:val="004C2C2B"/>
    <w:rsid w:val="004E4743"/>
    <w:rsid w:val="004F2024"/>
    <w:rsid w:val="00503E5C"/>
    <w:rsid w:val="0052029C"/>
    <w:rsid w:val="00524BA8"/>
    <w:rsid w:val="00533B45"/>
    <w:rsid w:val="00542084"/>
    <w:rsid w:val="00561E6B"/>
    <w:rsid w:val="00576D16"/>
    <w:rsid w:val="005A7FAA"/>
    <w:rsid w:val="005B520E"/>
    <w:rsid w:val="005B535B"/>
    <w:rsid w:val="005C42D6"/>
    <w:rsid w:val="005C75BA"/>
    <w:rsid w:val="005F6716"/>
    <w:rsid w:val="006038D2"/>
    <w:rsid w:val="0060622D"/>
    <w:rsid w:val="006108A4"/>
    <w:rsid w:val="00617246"/>
    <w:rsid w:val="00621032"/>
    <w:rsid w:val="006274C2"/>
    <w:rsid w:val="00636693"/>
    <w:rsid w:val="00640149"/>
    <w:rsid w:val="006704F8"/>
    <w:rsid w:val="006761B4"/>
    <w:rsid w:val="00680FFE"/>
    <w:rsid w:val="006B0A8F"/>
    <w:rsid w:val="006B11F9"/>
    <w:rsid w:val="006B5216"/>
    <w:rsid w:val="006C18B1"/>
    <w:rsid w:val="006C4648"/>
    <w:rsid w:val="006D215C"/>
    <w:rsid w:val="006D4831"/>
    <w:rsid w:val="006D4C42"/>
    <w:rsid w:val="006F319D"/>
    <w:rsid w:val="00703413"/>
    <w:rsid w:val="007079E1"/>
    <w:rsid w:val="00710879"/>
    <w:rsid w:val="0071355B"/>
    <w:rsid w:val="00713692"/>
    <w:rsid w:val="0072064C"/>
    <w:rsid w:val="00722A43"/>
    <w:rsid w:val="00726755"/>
    <w:rsid w:val="00730C92"/>
    <w:rsid w:val="007331A9"/>
    <w:rsid w:val="007347A4"/>
    <w:rsid w:val="007373E3"/>
    <w:rsid w:val="00740573"/>
    <w:rsid w:val="00742363"/>
    <w:rsid w:val="007442B3"/>
    <w:rsid w:val="00753F7B"/>
    <w:rsid w:val="007556FE"/>
    <w:rsid w:val="0076221B"/>
    <w:rsid w:val="00763E98"/>
    <w:rsid w:val="00781E70"/>
    <w:rsid w:val="0078398E"/>
    <w:rsid w:val="00785C56"/>
    <w:rsid w:val="00787C5A"/>
    <w:rsid w:val="007907A1"/>
    <w:rsid w:val="007919DE"/>
    <w:rsid w:val="007B0ED2"/>
    <w:rsid w:val="007C0308"/>
    <w:rsid w:val="007C645D"/>
    <w:rsid w:val="007D3789"/>
    <w:rsid w:val="007E1D09"/>
    <w:rsid w:val="007F3543"/>
    <w:rsid w:val="008014D2"/>
    <w:rsid w:val="00802EC2"/>
    <w:rsid w:val="008040CD"/>
    <w:rsid w:val="008051B3"/>
    <w:rsid w:val="008054BC"/>
    <w:rsid w:val="00812FEC"/>
    <w:rsid w:val="00836104"/>
    <w:rsid w:val="008531E2"/>
    <w:rsid w:val="008726D7"/>
    <w:rsid w:val="0088120E"/>
    <w:rsid w:val="008A55B5"/>
    <w:rsid w:val="008A75C8"/>
    <w:rsid w:val="008C7459"/>
    <w:rsid w:val="008D07A8"/>
    <w:rsid w:val="008E251E"/>
    <w:rsid w:val="008E54DD"/>
    <w:rsid w:val="008F227C"/>
    <w:rsid w:val="00903D75"/>
    <w:rsid w:val="009154EC"/>
    <w:rsid w:val="009412FF"/>
    <w:rsid w:val="00962084"/>
    <w:rsid w:val="009725BA"/>
    <w:rsid w:val="0097383A"/>
    <w:rsid w:val="0097508D"/>
    <w:rsid w:val="00975E41"/>
    <w:rsid w:val="00981BD6"/>
    <w:rsid w:val="00991C53"/>
    <w:rsid w:val="00997332"/>
    <w:rsid w:val="009A25B8"/>
    <w:rsid w:val="009B51BF"/>
    <w:rsid w:val="009C5023"/>
    <w:rsid w:val="009E79AF"/>
    <w:rsid w:val="00A03D47"/>
    <w:rsid w:val="00A07F83"/>
    <w:rsid w:val="00A21CBB"/>
    <w:rsid w:val="00A3198F"/>
    <w:rsid w:val="00A429AA"/>
    <w:rsid w:val="00A510F7"/>
    <w:rsid w:val="00A544EF"/>
    <w:rsid w:val="00A65358"/>
    <w:rsid w:val="00A8300D"/>
    <w:rsid w:val="00A83540"/>
    <w:rsid w:val="00A86D79"/>
    <w:rsid w:val="00A906BA"/>
    <w:rsid w:val="00A91382"/>
    <w:rsid w:val="00A972E6"/>
    <w:rsid w:val="00AA40C3"/>
    <w:rsid w:val="00AA5874"/>
    <w:rsid w:val="00AB43BB"/>
    <w:rsid w:val="00ABB951"/>
    <w:rsid w:val="00AC150D"/>
    <w:rsid w:val="00AC4E3D"/>
    <w:rsid w:val="00AC6519"/>
    <w:rsid w:val="00AD54E0"/>
    <w:rsid w:val="00AE16C3"/>
    <w:rsid w:val="00AE5F43"/>
    <w:rsid w:val="00AF27BC"/>
    <w:rsid w:val="00AF5A01"/>
    <w:rsid w:val="00B11C83"/>
    <w:rsid w:val="00B1213E"/>
    <w:rsid w:val="00B123D7"/>
    <w:rsid w:val="00B158AC"/>
    <w:rsid w:val="00B253CA"/>
    <w:rsid w:val="00B4584F"/>
    <w:rsid w:val="00B77769"/>
    <w:rsid w:val="00BA1801"/>
    <w:rsid w:val="00BA45E9"/>
    <w:rsid w:val="00BA4C8F"/>
    <w:rsid w:val="00BB7CBE"/>
    <w:rsid w:val="00BC1F91"/>
    <w:rsid w:val="00BC3749"/>
    <w:rsid w:val="00BC3C8C"/>
    <w:rsid w:val="00BE4980"/>
    <w:rsid w:val="00BE77F5"/>
    <w:rsid w:val="00BF4342"/>
    <w:rsid w:val="00C10637"/>
    <w:rsid w:val="00C1076D"/>
    <w:rsid w:val="00C10E40"/>
    <w:rsid w:val="00C12749"/>
    <w:rsid w:val="00C320E6"/>
    <w:rsid w:val="00C466C9"/>
    <w:rsid w:val="00C5208A"/>
    <w:rsid w:val="00C5329C"/>
    <w:rsid w:val="00C54142"/>
    <w:rsid w:val="00C65BFA"/>
    <w:rsid w:val="00C67A35"/>
    <w:rsid w:val="00C73121"/>
    <w:rsid w:val="00C82A4A"/>
    <w:rsid w:val="00C8647D"/>
    <w:rsid w:val="00C9033F"/>
    <w:rsid w:val="00C91906"/>
    <w:rsid w:val="00C97302"/>
    <w:rsid w:val="00CA7E74"/>
    <w:rsid w:val="00CB1404"/>
    <w:rsid w:val="00CB3ECA"/>
    <w:rsid w:val="00CB66E6"/>
    <w:rsid w:val="00CD5E84"/>
    <w:rsid w:val="00CD63B8"/>
    <w:rsid w:val="00CD70F5"/>
    <w:rsid w:val="00CE090A"/>
    <w:rsid w:val="00CE1077"/>
    <w:rsid w:val="00CE1491"/>
    <w:rsid w:val="00CE1554"/>
    <w:rsid w:val="00CE3B3E"/>
    <w:rsid w:val="00CF1A99"/>
    <w:rsid w:val="00D159A6"/>
    <w:rsid w:val="00D1627B"/>
    <w:rsid w:val="00D23A80"/>
    <w:rsid w:val="00D25BA6"/>
    <w:rsid w:val="00D33FE0"/>
    <w:rsid w:val="00D62296"/>
    <w:rsid w:val="00D644A8"/>
    <w:rsid w:val="00D77E10"/>
    <w:rsid w:val="00D816E9"/>
    <w:rsid w:val="00D9156D"/>
    <w:rsid w:val="00D945C8"/>
    <w:rsid w:val="00DB2348"/>
    <w:rsid w:val="00DC0554"/>
    <w:rsid w:val="00DC5A08"/>
    <w:rsid w:val="00DD049B"/>
    <w:rsid w:val="00DD5878"/>
    <w:rsid w:val="00DE7D3E"/>
    <w:rsid w:val="00DF3549"/>
    <w:rsid w:val="00E03A39"/>
    <w:rsid w:val="00E05D70"/>
    <w:rsid w:val="00E067F3"/>
    <w:rsid w:val="00E20690"/>
    <w:rsid w:val="00E30777"/>
    <w:rsid w:val="00E421FE"/>
    <w:rsid w:val="00E42CA5"/>
    <w:rsid w:val="00E476F9"/>
    <w:rsid w:val="00E6514F"/>
    <w:rsid w:val="00E76059"/>
    <w:rsid w:val="00E771E3"/>
    <w:rsid w:val="00E91219"/>
    <w:rsid w:val="00E959E6"/>
    <w:rsid w:val="00E973AA"/>
    <w:rsid w:val="00EA506F"/>
    <w:rsid w:val="00EB006E"/>
    <w:rsid w:val="00EB2318"/>
    <w:rsid w:val="00EB2391"/>
    <w:rsid w:val="00EC7D2A"/>
    <w:rsid w:val="00EE15BD"/>
    <w:rsid w:val="00EE4362"/>
    <w:rsid w:val="00EE45F1"/>
    <w:rsid w:val="00EF18D7"/>
    <w:rsid w:val="00EF1E8A"/>
    <w:rsid w:val="00EF3A1A"/>
    <w:rsid w:val="00EF43F6"/>
    <w:rsid w:val="00EF5EEB"/>
    <w:rsid w:val="00F07E91"/>
    <w:rsid w:val="00F15A23"/>
    <w:rsid w:val="00F16AF0"/>
    <w:rsid w:val="00F33FB8"/>
    <w:rsid w:val="00F475F8"/>
    <w:rsid w:val="00F63E05"/>
    <w:rsid w:val="00FA670F"/>
    <w:rsid w:val="00FA7587"/>
    <w:rsid w:val="00FD28CC"/>
    <w:rsid w:val="00FD51F5"/>
    <w:rsid w:val="00FD5EAA"/>
    <w:rsid w:val="00FE4F6B"/>
    <w:rsid w:val="010B112A"/>
    <w:rsid w:val="01A7AC9D"/>
    <w:rsid w:val="01B6B537"/>
    <w:rsid w:val="02A6E18B"/>
    <w:rsid w:val="0356DC7F"/>
    <w:rsid w:val="035F6B26"/>
    <w:rsid w:val="03B4E58A"/>
    <w:rsid w:val="0461A4D8"/>
    <w:rsid w:val="0473E645"/>
    <w:rsid w:val="04A6B62E"/>
    <w:rsid w:val="05AD7376"/>
    <w:rsid w:val="07EFC1DE"/>
    <w:rsid w:val="08838505"/>
    <w:rsid w:val="0AA384C3"/>
    <w:rsid w:val="0B4DF106"/>
    <w:rsid w:val="0D5F9C94"/>
    <w:rsid w:val="0D6D6416"/>
    <w:rsid w:val="0F3061BD"/>
    <w:rsid w:val="0FAFD196"/>
    <w:rsid w:val="111A4C6C"/>
    <w:rsid w:val="11A5407D"/>
    <w:rsid w:val="11DA6C23"/>
    <w:rsid w:val="1417FE5C"/>
    <w:rsid w:val="14478A7E"/>
    <w:rsid w:val="14759B42"/>
    <w:rsid w:val="1491F795"/>
    <w:rsid w:val="156EE332"/>
    <w:rsid w:val="15C8B6AC"/>
    <w:rsid w:val="15E8AD82"/>
    <w:rsid w:val="16556711"/>
    <w:rsid w:val="17C7A5CD"/>
    <w:rsid w:val="188DCDF9"/>
    <w:rsid w:val="18F34B77"/>
    <w:rsid w:val="193B2AD5"/>
    <w:rsid w:val="1C035D22"/>
    <w:rsid w:val="1C67597A"/>
    <w:rsid w:val="1E3F8EB6"/>
    <w:rsid w:val="1E6A4119"/>
    <w:rsid w:val="20D893BD"/>
    <w:rsid w:val="2156C2F0"/>
    <w:rsid w:val="228A73BC"/>
    <w:rsid w:val="230D3E69"/>
    <w:rsid w:val="2364BB71"/>
    <w:rsid w:val="24BDBFF2"/>
    <w:rsid w:val="2615C666"/>
    <w:rsid w:val="2651C4A1"/>
    <w:rsid w:val="269C7A83"/>
    <w:rsid w:val="2A9212D7"/>
    <w:rsid w:val="2AC1067D"/>
    <w:rsid w:val="2D862A65"/>
    <w:rsid w:val="2DBD0FB2"/>
    <w:rsid w:val="2E0C8E75"/>
    <w:rsid w:val="2F7481E5"/>
    <w:rsid w:val="2FD17241"/>
    <w:rsid w:val="31F561EF"/>
    <w:rsid w:val="323004A4"/>
    <w:rsid w:val="32AC22A7"/>
    <w:rsid w:val="3434660A"/>
    <w:rsid w:val="34DB0B29"/>
    <w:rsid w:val="355FD0D2"/>
    <w:rsid w:val="35C20DEF"/>
    <w:rsid w:val="361B2C2F"/>
    <w:rsid w:val="366D2897"/>
    <w:rsid w:val="36EA4D6A"/>
    <w:rsid w:val="370F0FE2"/>
    <w:rsid w:val="3778E4F7"/>
    <w:rsid w:val="37809FAC"/>
    <w:rsid w:val="388510B6"/>
    <w:rsid w:val="38A3A6DE"/>
    <w:rsid w:val="3977BEA1"/>
    <w:rsid w:val="39FE5B86"/>
    <w:rsid w:val="3B9DB9F3"/>
    <w:rsid w:val="3C5144D1"/>
    <w:rsid w:val="3C822719"/>
    <w:rsid w:val="3C9FF3A5"/>
    <w:rsid w:val="3CA3F88A"/>
    <w:rsid w:val="3CEEEFC2"/>
    <w:rsid w:val="3CF6BFE5"/>
    <w:rsid w:val="3D2425C7"/>
    <w:rsid w:val="3D28A027"/>
    <w:rsid w:val="3E44165B"/>
    <w:rsid w:val="3E66E8B4"/>
    <w:rsid w:val="3F4FFF41"/>
    <w:rsid w:val="414F9154"/>
    <w:rsid w:val="4155983C"/>
    <w:rsid w:val="41729A57"/>
    <w:rsid w:val="41C98422"/>
    <w:rsid w:val="41F535BA"/>
    <w:rsid w:val="44174E19"/>
    <w:rsid w:val="445129F0"/>
    <w:rsid w:val="45DA1003"/>
    <w:rsid w:val="472A42E7"/>
    <w:rsid w:val="47373A99"/>
    <w:rsid w:val="47C1889A"/>
    <w:rsid w:val="48D1A68F"/>
    <w:rsid w:val="4917437C"/>
    <w:rsid w:val="4A0DE885"/>
    <w:rsid w:val="4AB02CBC"/>
    <w:rsid w:val="4BDA5890"/>
    <w:rsid w:val="4C4A0146"/>
    <w:rsid w:val="4EB298A0"/>
    <w:rsid w:val="4F44A4F8"/>
    <w:rsid w:val="50B2CCD5"/>
    <w:rsid w:val="52F4C979"/>
    <w:rsid w:val="535B3859"/>
    <w:rsid w:val="5384901D"/>
    <w:rsid w:val="547DB459"/>
    <w:rsid w:val="54A5A847"/>
    <w:rsid w:val="57D117C6"/>
    <w:rsid w:val="580AF938"/>
    <w:rsid w:val="58D6C889"/>
    <w:rsid w:val="5A06E94C"/>
    <w:rsid w:val="5B0807CA"/>
    <w:rsid w:val="5B2E602E"/>
    <w:rsid w:val="5B8105ED"/>
    <w:rsid w:val="5BA853EB"/>
    <w:rsid w:val="5BF3944A"/>
    <w:rsid w:val="5D1745DF"/>
    <w:rsid w:val="5DA65EBC"/>
    <w:rsid w:val="5DEAD0F4"/>
    <w:rsid w:val="5ECE7AEB"/>
    <w:rsid w:val="5FCB20AA"/>
    <w:rsid w:val="6009C553"/>
    <w:rsid w:val="60898E54"/>
    <w:rsid w:val="6114AFF3"/>
    <w:rsid w:val="6394A335"/>
    <w:rsid w:val="65362DE4"/>
    <w:rsid w:val="65645B1F"/>
    <w:rsid w:val="65B0AE81"/>
    <w:rsid w:val="6732782E"/>
    <w:rsid w:val="6782C287"/>
    <w:rsid w:val="68257956"/>
    <w:rsid w:val="6830A52D"/>
    <w:rsid w:val="698E670D"/>
    <w:rsid w:val="69A635A7"/>
    <w:rsid w:val="69DC459E"/>
    <w:rsid w:val="6B115F58"/>
    <w:rsid w:val="6BE003F8"/>
    <w:rsid w:val="6BE48CD6"/>
    <w:rsid w:val="6C369BA9"/>
    <w:rsid w:val="6CDDF742"/>
    <w:rsid w:val="6D6DE246"/>
    <w:rsid w:val="6D7F4D7A"/>
    <w:rsid w:val="6D92ACFB"/>
    <w:rsid w:val="6D9638D0"/>
    <w:rsid w:val="6E07DD98"/>
    <w:rsid w:val="6E3A3662"/>
    <w:rsid w:val="6E56E80A"/>
    <w:rsid w:val="6F604322"/>
    <w:rsid w:val="6F72455B"/>
    <w:rsid w:val="6FFA670F"/>
    <w:rsid w:val="714DD3DF"/>
    <w:rsid w:val="74058423"/>
    <w:rsid w:val="74AF1A99"/>
    <w:rsid w:val="75F5FAEF"/>
    <w:rsid w:val="7601B319"/>
    <w:rsid w:val="76821FDA"/>
    <w:rsid w:val="78301E8A"/>
    <w:rsid w:val="790B93F7"/>
    <w:rsid w:val="794EC5B6"/>
    <w:rsid w:val="79D2BF47"/>
    <w:rsid w:val="7A62B9E7"/>
    <w:rsid w:val="7DEBCF8D"/>
    <w:rsid w:val="7E68B6C7"/>
    <w:rsid w:val="7E836B5B"/>
    <w:rsid w:val="7EAC17D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3D003E2"/>
  <w15:chartTrackingRefBased/>
  <w15:docId w15:val="{536F7295-7E97-4E5D-8B2A-170EDAE6A56B}"/>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Calibri" w:hAnsi="Calibri" w:eastAsia="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BC3749"/>
    <w:pPr>
      <w:spacing w:before="100" w:beforeAutospacing="1" w:after="100" w:afterAutospacing="1"/>
      <w:jc w:val="both"/>
    </w:pPr>
    <w:rPr>
      <w:rFonts w:ascii="Times New Roman" w:hAnsi="Times New Roman" w:eastAsia="MS Mincho"/>
      <w:spacing w:val="-1"/>
      <w:lang w:val="en-GB"/>
    </w:rPr>
  </w:style>
  <w:style w:type="paragraph" w:styleId="Heading1">
    <w:name w:val="heading 1"/>
    <w:basedOn w:val="Normal"/>
    <w:next w:val="Normal"/>
    <w:link w:val="Heading1Char"/>
    <w:uiPriority w:val="99"/>
    <w:qFormat/>
    <w:rsid w:val="00CB1404"/>
    <w:pPr>
      <w:keepNext/>
      <w:keepLines/>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EF3A1A"/>
    <w:pPr>
      <w:keepNext/>
      <w:keepLines/>
      <w:spacing w:before="120" w:after="60"/>
      <w:jc w:val="left"/>
      <w:outlineLvl w:val="1"/>
    </w:pPr>
    <w:rPr>
      <w:i/>
      <w:iCs/>
      <w:noProof/>
    </w:rPr>
  </w:style>
  <w:style w:type="paragraph" w:styleId="Heading3">
    <w:name w:val="heading 3"/>
    <w:basedOn w:val="Normal"/>
    <w:next w:val="Normal"/>
    <w:link w:val="Heading3Char"/>
    <w:uiPriority w:val="99"/>
    <w:qFormat/>
    <w:rsid w:val="004059FE"/>
    <w:pPr>
      <w:spacing w:line="240" w:lineRule="exact"/>
      <w:outlineLvl w:val="2"/>
    </w:pPr>
    <w:rPr>
      <w:i/>
      <w:iCs/>
      <w:noProof/>
    </w:rPr>
  </w:style>
  <w:style w:type="paragraph" w:styleId="Heading4">
    <w:name w:val="heading 4"/>
    <w:basedOn w:val="Normal"/>
    <w:next w:val="Normal"/>
    <w:link w:val="Heading4Char"/>
    <w:uiPriority w:val="99"/>
    <w:qFormat/>
    <w:rsid w:val="004059FE"/>
    <w:pPr>
      <w:tabs>
        <w:tab w:val="left" w:pos="821"/>
      </w:tabs>
      <w:spacing w:before="40" w:after="40"/>
      <w:outlineLvl w:val="3"/>
    </w:pPr>
    <w:rPr>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link w:val="Heading1"/>
    <w:uiPriority w:val="99"/>
    <w:locked/>
    <w:rsid w:val="00CB1404"/>
    <w:rPr>
      <w:rFonts w:ascii="Times New Roman" w:hAnsi="Times New Roman" w:eastAsia="MS Mincho"/>
      <w:smallCaps/>
      <w:noProof/>
      <w:spacing w:val="-1"/>
    </w:rPr>
  </w:style>
  <w:style w:type="character" w:styleId="Heading2Char" w:customStyle="1">
    <w:name w:val="Heading 2 Char"/>
    <w:link w:val="Heading2"/>
    <w:uiPriority w:val="99"/>
    <w:locked/>
    <w:rsid w:val="00EF3A1A"/>
    <w:rPr>
      <w:rFonts w:ascii="Times New Roman" w:hAnsi="Times New Roman" w:eastAsia="MS Mincho"/>
      <w:i/>
      <w:iCs/>
      <w:noProof/>
      <w:spacing w:val="-1"/>
    </w:rPr>
  </w:style>
  <w:style w:type="character" w:styleId="Heading3Char" w:customStyle="1">
    <w:name w:val="Heading 3 Char"/>
    <w:link w:val="Heading3"/>
    <w:uiPriority w:val="99"/>
    <w:locked/>
    <w:rsid w:val="004059FE"/>
    <w:rPr>
      <w:rFonts w:ascii="Times New Roman" w:hAnsi="Times New Roman" w:eastAsia="MS Mincho"/>
      <w:i/>
      <w:iCs/>
      <w:noProof/>
      <w:spacing w:val="-1"/>
    </w:rPr>
  </w:style>
  <w:style w:type="character" w:styleId="Heading4Char" w:customStyle="1">
    <w:name w:val="Heading 4 Char"/>
    <w:link w:val="Heading4"/>
    <w:uiPriority w:val="99"/>
    <w:locked/>
    <w:rsid w:val="004059FE"/>
    <w:rPr>
      <w:rFonts w:ascii="Times New Roman" w:hAnsi="Times New Roman" w:eastAsia="MS Mincho"/>
      <w:i/>
      <w:iCs/>
      <w:noProof/>
      <w:spacing w:val="-1"/>
    </w:rPr>
  </w:style>
  <w:style w:type="character" w:styleId="Heading5Char" w:customStyle="1">
    <w:name w:val="Heading 5 Char"/>
    <w:link w:val="Heading5"/>
    <w:uiPriority w:val="9"/>
    <w:semiHidden/>
    <w:locked/>
    <w:rPr>
      <w:rFonts w:cs="Times New Roman"/>
      <w:b/>
      <w:bCs/>
      <w:i/>
      <w:iCs/>
      <w:sz w:val="26"/>
      <w:szCs w:val="26"/>
    </w:rPr>
  </w:style>
  <w:style w:type="paragraph" w:styleId="Abstract" w:customStyle="1">
    <w:name w:val="Abstract"/>
    <w:uiPriority w:val="99"/>
    <w:rsid w:val="0097508D"/>
    <w:pPr>
      <w:spacing w:after="200"/>
      <w:ind w:firstLine="274"/>
      <w:jc w:val="both"/>
    </w:pPr>
    <w:rPr>
      <w:rFonts w:ascii="Times New Roman" w:hAnsi="Times New Roman"/>
      <w:b/>
      <w:bCs/>
      <w:sz w:val="18"/>
      <w:szCs w:val="18"/>
    </w:rPr>
  </w:style>
  <w:style w:type="paragraph" w:styleId="Affiliation" w:customStyle="1">
    <w:name w:val="Affiliation"/>
    <w:uiPriority w:val="99"/>
    <w:pPr>
      <w:jc w:val="center"/>
    </w:pPr>
    <w:rPr>
      <w:rFonts w:ascii="Times New Roman" w:hAnsi="Times New Roman"/>
    </w:rPr>
  </w:style>
  <w:style w:type="paragraph" w:styleId="Author" w:customStyle="1">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pPr>
  </w:style>
  <w:style w:type="character" w:styleId="BodyTextChar" w:customStyle="1">
    <w:name w:val="Body Text Char"/>
    <w:link w:val="BodyText"/>
    <w:uiPriority w:val="99"/>
    <w:locked/>
    <w:rsid w:val="00753F7B"/>
    <w:rPr>
      <w:rFonts w:ascii="Times New Roman" w:hAnsi="Times New Roman" w:eastAsia="MS Mincho"/>
      <w:spacing w:val="-1"/>
    </w:rPr>
  </w:style>
  <w:style w:type="paragraph" w:styleId="bulletlist" w:customStyle="1">
    <w:name w:val="bullet list"/>
    <w:basedOn w:val="BodyText"/>
    <w:rsid w:val="008054BC"/>
    <w:pPr>
      <w:numPr>
        <w:numId w:val="1"/>
      </w:numPr>
    </w:pPr>
  </w:style>
  <w:style w:type="paragraph" w:styleId="equation" w:customStyle="1">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styleId="figurecaption" w:customStyle="1">
    <w:name w:val="figure caption"/>
    <w:rsid w:val="003A47B5"/>
    <w:pPr>
      <w:numPr>
        <w:numId w:val="2"/>
      </w:numPr>
      <w:tabs>
        <w:tab w:val="left" w:pos="533"/>
      </w:tabs>
      <w:spacing w:before="80" w:after="200"/>
      <w:jc w:val="both"/>
    </w:pPr>
    <w:rPr>
      <w:rFonts w:ascii="Times New Roman" w:hAnsi="Times New Roman"/>
      <w:noProof/>
      <w:sz w:val="16"/>
      <w:szCs w:val="16"/>
    </w:rPr>
  </w:style>
  <w:style w:type="paragraph" w:styleId="footnote" w:customStyle="1">
    <w:name w:val="footnote"/>
    <w:uiPriority w:val="99"/>
    <w:pPr>
      <w:framePr w:vSpace="187" w:hSpace="187" w:wrap="notBeside" w:hAnchor="page" w:vAnchor="text" w:x="6121" w:y="577"/>
      <w:numPr>
        <w:numId w:val="3"/>
      </w:numPr>
      <w:spacing w:after="40"/>
    </w:pPr>
    <w:rPr>
      <w:rFonts w:ascii="Times New Roman" w:hAnsi="Times New Roman"/>
      <w:sz w:val="16"/>
      <w:szCs w:val="16"/>
    </w:rPr>
  </w:style>
  <w:style w:type="paragraph" w:styleId="keywords" w:customStyle="1">
    <w:name w:val="key words"/>
    <w:uiPriority w:val="99"/>
    <w:rsid w:val="0097508D"/>
    <w:pPr>
      <w:spacing w:after="120"/>
      <w:ind w:firstLine="274"/>
      <w:jc w:val="both"/>
    </w:pPr>
    <w:rPr>
      <w:rFonts w:ascii="Times New Roman" w:hAnsi="Times New Roman"/>
      <w:b/>
      <w:bCs/>
      <w:i/>
      <w:iCs/>
      <w:noProof/>
      <w:sz w:val="18"/>
      <w:szCs w:val="18"/>
    </w:rPr>
  </w:style>
  <w:style w:type="paragraph" w:styleId="papersubtitle" w:customStyle="1">
    <w:name w:val="paper subtitle"/>
    <w:uiPriority w:val="99"/>
    <w:rsid w:val="0097508D"/>
    <w:pPr>
      <w:spacing w:after="120"/>
      <w:jc w:val="center"/>
    </w:pPr>
    <w:rPr>
      <w:rFonts w:ascii="Times New Roman" w:hAnsi="Times New Roman"/>
      <w:bCs/>
      <w:noProof/>
      <w:sz w:val="28"/>
      <w:szCs w:val="28"/>
    </w:rPr>
  </w:style>
  <w:style w:type="paragraph" w:styleId="papertitle" w:customStyle="1">
    <w:name w:val="paper title"/>
    <w:uiPriority w:val="99"/>
    <w:rsid w:val="0097508D"/>
    <w:pPr>
      <w:spacing w:after="120"/>
      <w:jc w:val="center"/>
    </w:pPr>
    <w:rPr>
      <w:rFonts w:ascii="Times New Roman" w:hAnsi="Times New Roman"/>
      <w:bCs/>
      <w:noProof/>
      <w:sz w:val="48"/>
      <w:szCs w:val="48"/>
    </w:rPr>
  </w:style>
  <w:style w:type="paragraph" w:styleId="references" w:customStyle="1">
    <w:name w:val="references"/>
    <w:uiPriority w:val="99"/>
    <w:rsid w:val="004445B3"/>
    <w:pPr>
      <w:spacing w:after="50" w:line="180" w:lineRule="exact"/>
      <w:jc w:val="both"/>
    </w:pPr>
    <w:rPr>
      <w:rFonts w:ascii="Times New Roman" w:hAnsi="Times New Roman"/>
      <w:noProof/>
      <w:sz w:val="16"/>
      <w:szCs w:val="16"/>
    </w:rPr>
  </w:style>
  <w:style w:type="paragraph" w:styleId="sponsors" w:customStyle="1">
    <w:name w:val="sponsors"/>
    <w:pPr>
      <w:framePr w:wrap="auto" w:hAnchor="text" w:x="615" w:y="2239"/>
      <w:pBdr>
        <w:top w:val="single" w:color="auto" w:sz="4" w:space="2"/>
      </w:pBdr>
      <w:ind w:firstLine="288"/>
    </w:pPr>
    <w:rPr>
      <w:rFonts w:ascii="Times New Roman" w:hAnsi="Times New Roman"/>
      <w:sz w:val="16"/>
      <w:szCs w:val="16"/>
    </w:rPr>
  </w:style>
  <w:style w:type="paragraph" w:styleId="tablecolhead" w:customStyle="1">
    <w:name w:val="table col head"/>
    <w:basedOn w:val="Normal"/>
    <w:uiPriority w:val="99"/>
    <w:rPr>
      <w:b/>
      <w:bCs/>
      <w:sz w:val="16"/>
      <w:szCs w:val="16"/>
    </w:rPr>
  </w:style>
  <w:style w:type="paragraph" w:styleId="tablecolsubhead" w:customStyle="1">
    <w:name w:val="table col subhead"/>
    <w:basedOn w:val="tablecolhead"/>
    <w:uiPriority w:val="99"/>
    <w:rPr>
      <w:i/>
      <w:iCs/>
      <w:sz w:val="15"/>
      <w:szCs w:val="15"/>
    </w:rPr>
  </w:style>
  <w:style w:type="paragraph" w:styleId="tablecopy" w:customStyle="1">
    <w:name w:val="table copy"/>
    <w:uiPriority w:val="99"/>
    <w:pPr>
      <w:jc w:val="both"/>
    </w:pPr>
    <w:rPr>
      <w:rFonts w:ascii="Times New Roman" w:hAnsi="Times New Roman"/>
      <w:noProof/>
      <w:sz w:val="16"/>
      <w:szCs w:val="16"/>
    </w:rPr>
  </w:style>
  <w:style w:type="paragraph" w:styleId="tablefootnote" w:customStyle="1">
    <w:name w:val="table footnote"/>
    <w:uiPriority w:val="99"/>
    <w:rsid w:val="00CB66E6"/>
    <w:pPr>
      <w:numPr>
        <w:numId w:val="12"/>
      </w:numPr>
      <w:tabs>
        <w:tab w:val="left" w:pos="29"/>
      </w:tabs>
      <w:spacing w:before="60" w:after="30"/>
      <w:jc w:val="right"/>
    </w:pPr>
    <w:rPr>
      <w:rFonts w:ascii="Times New Roman" w:hAnsi="Times New Roman" w:eastAsia="MS Mincho"/>
      <w:sz w:val="12"/>
      <w:szCs w:val="12"/>
    </w:rPr>
  </w:style>
  <w:style w:type="paragraph" w:styleId="tablehead" w:customStyle="1">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NormalWeb">
    <w:name w:val="Normal (Web)"/>
    <w:basedOn w:val="Normal"/>
    <w:uiPriority w:val="99"/>
    <w:unhideWhenUsed/>
    <w:rsid w:val="00F33FB8"/>
    <w:pPr>
      <w:jc w:val="left"/>
    </w:pPr>
    <w:rPr>
      <w:sz w:val="24"/>
      <w:szCs w:val="24"/>
    </w:rPr>
  </w:style>
  <w:style w:type="character" w:styleId="Hyperlink">
    <w:name w:val="Hyperlink"/>
    <w:uiPriority w:val="99"/>
    <w:unhideWhenUsed/>
    <w:rsid w:val="00726755"/>
    <w:rPr>
      <w:color w:val="0000FF"/>
      <w:u w:val="single"/>
    </w:rPr>
  </w:style>
  <w:style w:type="character" w:styleId="FollowedHyperlink">
    <w:name w:val="FollowedHyperlink"/>
    <w:uiPriority w:val="99"/>
    <w:semiHidden/>
    <w:unhideWhenUsed/>
    <w:rsid w:val="009154EC"/>
    <w:rPr>
      <w:color w:val="96607D"/>
      <w:u w:val="single"/>
    </w:rPr>
  </w:style>
  <w:style w:type="paragraph" w:styleId="Bibliography">
    <w:name w:val="Bibliography"/>
    <w:basedOn w:val="Normal"/>
    <w:next w:val="Normal"/>
    <w:uiPriority w:val="37"/>
    <w:unhideWhenUsed/>
    <w:rsid w:val="00247E2D"/>
  </w:style>
  <w:style w:type="paragraph" w:styleId="Caption">
    <w:name w:val="caption"/>
    <w:basedOn w:val="Normal"/>
    <w:next w:val="Normal"/>
    <w:uiPriority w:val="35"/>
    <w:unhideWhenUsed/>
    <w:qFormat/>
    <w:rsid w:val="00BA4C8F"/>
    <w:rPr>
      <w:b/>
      <w:bCs/>
    </w:rPr>
  </w:style>
  <w:style w:type="character" w:styleId="UnresolvedMention">
    <w:name w:val="Unresolved Mention"/>
    <w:uiPriority w:val="99"/>
    <w:semiHidden/>
    <w:unhideWhenUsed/>
    <w:rsid w:val="00D33FE0"/>
    <w:rPr>
      <w:color w:val="605E5C"/>
      <w:shd w:val="clear" w:color="auto" w:fill="E1DFDD"/>
    </w:rPr>
  </w:style>
  <w:style w:type="character" w:styleId="Emphasis">
    <w:name w:val="Emphasis"/>
    <w:uiPriority w:val="20"/>
    <w:qFormat/>
    <w:rsid w:val="008E54DD"/>
    <w:rPr>
      <w:i/>
      <w:iCs/>
    </w:rPr>
  </w:style>
  <w:style w:type="paragraph" w:styleId="ListParagraph">
    <w:name w:val="List Paragraph"/>
    <w:basedOn w:val="Normal"/>
    <w:uiPriority w:val="34"/>
    <w:qFormat/>
    <w:rsid w:val="00AF5A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659741">
      <w:bodyDiv w:val="1"/>
      <w:marLeft w:val="0"/>
      <w:marRight w:val="0"/>
      <w:marTop w:val="0"/>
      <w:marBottom w:val="0"/>
      <w:divBdr>
        <w:top w:val="none" w:sz="0" w:space="0" w:color="auto"/>
        <w:left w:val="none" w:sz="0" w:space="0" w:color="auto"/>
        <w:bottom w:val="none" w:sz="0" w:space="0" w:color="auto"/>
        <w:right w:val="none" w:sz="0" w:space="0" w:color="auto"/>
      </w:divBdr>
    </w:div>
    <w:div w:id="441194214">
      <w:bodyDiv w:val="1"/>
      <w:marLeft w:val="0"/>
      <w:marRight w:val="0"/>
      <w:marTop w:val="0"/>
      <w:marBottom w:val="0"/>
      <w:divBdr>
        <w:top w:val="none" w:sz="0" w:space="0" w:color="auto"/>
        <w:left w:val="none" w:sz="0" w:space="0" w:color="auto"/>
        <w:bottom w:val="none" w:sz="0" w:space="0" w:color="auto"/>
        <w:right w:val="none" w:sz="0" w:space="0" w:color="auto"/>
      </w:divBdr>
    </w:div>
    <w:div w:id="730352517">
      <w:bodyDiv w:val="1"/>
      <w:marLeft w:val="0"/>
      <w:marRight w:val="0"/>
      <w:marTop w:val="0"/>
      <w:marBottom w:val="0"/>
      <w:divBdr>
        <w:top w:val="none" w:sz="0" w:space="0" w:color="auto"/>
        <w:left w:val="none" w:sz="0" w:space="0" w:color="auto"/>
        <w:bottom w:val="none" w:sz="0" w:space="0" w:color="auto"/>
        <w:right w:val="none" w:sz="0" w:space="0" w:color="auto"/>
      </w:divBdr>
    </w:div>
    <w:div w:id="866408289">
      <w:bodyDiv w:val="1"/>
      <w:marLeft w:val="0"/>
      <w:marRight w:val="0"/>
      <w:marTop w:val="0"/>
      <w:marBottom w:val="0"/>
      <w:divBdr>
        <w:top w:val="none" w:sz="0" w:space="0" w:color="auto"/>
        <w:left w:val="none" w:sz="0" w:space="0" w:color="auto"/>
        <w:bottom w:val="none" w:sz="0" w:space="0" w:color="auto"/>
        <w:right w:val="none" w:sz="0" w:space="0" w:color="auto"/>
      </w:divBdr>
    </w:div>
    <w:div w:id="1008023848">
      <w:bodyDiv w:val="1"/>
      <w:marLeft w:val="0"/>
      <w:marRight w:val="0"/>
      <w:marTop w:val="0"/>
      <w:marBottom w:val="0"/>
      <w:divBdr>
        <w:top w:val="none" w:sz="0" w:space="0" w:color="auto"/>
        <w:left w:val="none" w:sz="0" w:space="0" w:color="auto"/>
        <w:bottom w:val="none" w:sz="0" w:space="0" w:color="auto"/>
        <w:right w:val="none" w:sz="0" w:space="0" w:color="auto"/>
      </w:divBdr>
    </w:div>
    <w:div w:id="1608737953">
      <w:bodyDiv w:val="1"/>
      <w:marLeft w:val="0"/>
      <w:marRight w:val="0"/>
      <w:marTop w:val="0"/>
      <w:marBottom w:val="0"/>
      <w:divBdr>
        <w:top w:val="none" w:sz="0" w:space="0" w:color="auto"/>
        <w:left w:val="none" w:sz="0" w:space="0" w:color="auto"/>
        <w:bottom w:val="none" w:sz="0" w:space="0" w:color="auto"/>
        <w:right w:val="none" w:sz="0" w:space="0" w:color="auto"/>
      </w:divBdr>
    </w:div>
    <w:div w:id="1932620940">
      <w:bodyDiv w:val="1"/>
      <w:marLeft w:val="0"/>
      <w:marRight w:val="0"/>
      <w:marTop w:val="0"/>
      <w:marBottom w:val="0"/>
      <w:divBdr>
        <w:top w:val="none" w:sz="0" w:space="0" w:color="auto"/>
        <w:left w:val="none" w:sz="0" w:space="0" w:color="auto"/>
        <w:bottom w:val="none" w:sz="0" w:space="0" w:color="auto"/>
        <w:right w:val="none" w:sz="0" w:space="0" w:color="auto"/>
      </w:divBdr>
    </w:div>
    <w:div w:id="200659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65279;<?xml version="1.0" encoding="utf-8"?><Relationships xmlns="http://schemas.openxmlformats.org/package/2006/relationships"><Relationship Type="http://schemas.openxmlformats.org/officeDocument/2006/relationships/settings" Target="settings.xml" Id="rId3" /><Relationship Type="http://schemas.openxmlformats.org/officeDocument/2006/relationships/styles" Target="styles.xml" Id="rId2" /><Relationship Type="http://schemas.openxmlformats.org/officeDocument/2006/relationships/numbering" Target="numbering.xml" Id="rId1" /><Relationship Type="http://schemas.openxmlformats.org/officeDocument/2006/relationships/theme" Target="theme/theme1.xml" Id="rId6" /><Relationship Type="http://schemas.openxmlformats.org/officeDocument/2006/relationships/fontTable" Target="fontTable.xml" Id="rId5" /><Relationship Type="http://schemas.openxmlformats.org/officeDocument/2006/relationships/webSettings" Target="webSettings.xml" Id="rId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IEEE</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Paper Title (use style: paper title)</dc:title>
  <dc:subject/>
  <dc:creator>IEEE</dc:creator>
  <keywords/>
  <lastModifiedBy>Anthony Joseph Jungo</lastModifiedBy>
  <revision>245</revision>
  <lastPrinted>2024-03-13T22:45:00.0000000Z</lastPrinted>
  <dcterms:created xsi:type="dcterms:W3CDTF">2024-03-01T05:40:00.0000000Z</dcterms:created>
  <dcterms:modified xsi:type="dcterms:W3CDTF">2024-04-18T22:06:11.125393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1d6ea3b073bac1d443aaa067cdb607938c42f82f5f0a5edac02bd95317c53c8</vt:lpwstr>
  </property>
  <property fmtid="{D5CDD505-2E9C-101B-9397-08002B2CF9AE}" pid="3" name="ZOTERO_PREF_1">
    <vt:lpwstr>&lt;data data-version="3" zotero-version="6.0.35"&gt;&lt;session id="x4a2szLh"/&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